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5DA7DD49"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0490D136" w14:textId="0F301ACA"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2929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29290E">
        <w:rPr>
          <w:rFonts w:ascii="Times New Roman" w:hAnsi="Times New Roman" w:cs="Times New Roman"/>
          <w:sz w:val="24"/>
          <w:szCs w:val="24"/>
        </w:rPr>
      </w:r>
      <w:r w:rsidR="0029290E">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 Pekel et al. 2016)</w:t>
      </w:r>
      <w:r w:rsidR="0029290E">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31164E">
        <w:rPr>
          <w:rFonts w:ascii="Times New Roman" w:hAnsi="Times New Roman" w:cs="Times New Roman"/>
          <w:sz w:val="24"/>
          <w:szCs w:val="24"/>
        </w:rPr>
        <w:t xml:space="preserve">provide </w:t>
      </w:r>
      <w:r w:rsidR="00C33E07" w:rsidRPr="00C33E07">
        <w:rPr>
          <w:rFonts w:ascii="Times New Roman" w:hAnsi="Times New Roman" w:cs="Times New Roman"/>
          <w:sz w:val="24"/>
          <w:szCs w:val="24"/>
        </w:rPr>
        <w:t xml:space="preserve">multi-spectral </w:t>
      </w:r>
      <w:r w:rsidR="0031164E">
        <w:rPr>
          <w:rFonts w:ascii="Times New Roman" w:hAnsi="Times New Roman" w:cs="Times New Roman"/>
          <w:sz w:val="24"/>
          <w:szCs w:val="24"/>
        </w:rPr>
        <w:t xml:space="preserve">surface reflectance measurements </w:t>
      </w:r>
      <w:r w:rsidR="00C33E07" w:rsidRPr="00C33E07">
        <w:rPr>
          <w:rFonts w:ascii="Times New Roman" w:hAnsi="Times New Roman" w:cs="Times New Roman"/>
          <w:sz w:val="24"/>
          <w:szCs w:val="24"/>
        </w:rPr>
        <w:t xml:space="preserve">that have </w:t>
      </w:r>
      <w:r w:rsidR="00D710A0" w:rsidRPr="00C33E07">
        <w:rPr>
          <w:rFonts w:ascii="Times New Roman" w:hAnsi="Times New Roman" w:cs="Times New Roman"/>
          <w:sz w:val="24"/>
          <w:szCs w:val="24"/>
        </w:rPr>
        <w:t>been 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evaluating long-term changes in vegetation greenness that provide insight into the </w:t>
      </w:r>
      <w:r w:rsidR="00B26A5B">
        <w:rPr>
          <w:rFonts w:ascii="Times New Roman" w:hAnsi="Times New Roman" w:cs="Times New Roman"/>
          <w:sz w:val="24"/>
          <w:szCs w:val="24"/>
        </w:rPr>
        <w:t xml:space="preserve">biophysical </w:t>
      </w:r>
      <w:r w:rsidR="001E0248">
        <w:rPr>
          <w:rFonts w:ascii="Times New Roman" w:hAnsi="Times New Roman" w:cs="Times New Roman"/>
          <w:sz w:val="24"/>
          <w:szCs w:val="24"/>
        </w:rPr>
        <w:t xml:space="preserve">impacts of land-use and climate change on terrestrial ecosystems </w:t>
      </w:r>
      <w:r w:rsidR="003D2455">
        <w:rPr>
          <w:rFonts w:ascii="Times New Roman" w:hAnsi="Times New Roman" w:cs="Times New Roman"/>
          <w:sz w:val="24"/>
          <w:szCs w:val="24"/>
        </w:rPr>
        <w:fldChar w:fldCharType="begin"/>
      </w:r>
      <w:r w:rsidR="001E0248">
        <w:rPr>
          <w:rFonts w:ascii="Times New Roman" w:hAnsi="Times New Roman" w:cs="Times New Roman"/>
          <w:sz w:val="24"/>
          <w:szCs w:val="24"/>
        </w:rPr>
        <w:instrText xml:space="preserve"> ADDIN EN.CITE &lt;EndNote&gt;&lt;Cite&gt;&lt;Author&gt;Berner&lt;/Author&gt;&lt;Year&gt;2020&lt;/Year&gt;&lt;RecNum&gt;3755&lt;/RecNum&gt;&lt;DisplayText&gt;(Wang and Friedl 2019, 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Wang&lt;/Author&gt;&lt;Year&gt;2019&lt;/Year&gt;&lt;RecNum&gt;4261&lt;/RecNum&gt;&lt;record&gt;&lt;rec-number&gt;4261&lt;/rec-number&gt;&lt;foreign-keys&gt;&lt;key app="EN" db-id="przrz2xfys0et6es02qx0adprs59z2erxf5t" timestamp="1602171006"&gt;4261&lt;/key&gt;&lt;/foreign-keys&gt;&lt;ref-type name="Journal Article"&gt;17&lt;/ref-type&gt;&lt;contributors&gt;&lt;authors&gt;&lt;author&gt;Wang, Jonathan A&lt;/author&gt;&lt;author&gt;Friedl, Mark A&lt;/author&gt;&lt;/authors&gt;&lt;/contributors&gt;&lt;titles&gt;&lt;title&gt;The role of land cover change in Arctic-Boreal greening and browning trends&lt;/title&gt;&lt;secondary-title&gt;Environmental Research Letters&lt;/secondary-title&gt;&lt;/titles&gt;&lt;periodical&gt;&lt;full-title&gt;Environmental Research Letters&lt;/full-title&gt;&lt;/periodical&gt;&lt;pages&gt;125007&lt;/pages&gt;&lt;volume&gt;14&lt;/volume&gt;&lt;number&gt;12&lt;/number&gt;&lt;dates&gt;&lt;year&gt;2019&lt;/year&gt;&lt;/dates&gt;&lt;isbn&gt;1748-9326&lt;/isbn&gt;&lt;urls&gt;&lt;/urls&gt;&lt;/record&gt;&lt;/Cite&gt;&lt;/EndNote&gt;</w:instrText>
      </w:r>
      <w:r w:rsidR="003D2455">
        <w:rPr>
          <w:rFonts w:ascii="Times New Roman" w:hAnsi="Times New Roman" w:cs="Times New Roman"/>
          <w:sz w:val="24"/>
          <w:szCs w:val="24"/>
        </w:rPr>
        <w:fldChar w:fldCharType="separate"/>
      </w:r>
      <w:r w:rsidR="001E0248">
        <w:rPr>
          <w:rFonts w:ascii="Times New Roman" w:hAnsi="Times New Roman" w:cs="Times New Roman"/>
          <w:noProof/>
          <w:sz w:val="24"/>
          <w:szCs w:val="24"/>
        </w:rPr>
        <w:t>(Wang and Friedl 2019, Berner et al. 2020)</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354DD8">
        <w:rPr>
          <w:rFonts w:ascii="Times New Roman" w:hAnsi="Times New Roman" w:cs="Times New Roman"/>
          <w:sz w:val="24"/>
          <w:szCs w:val="24"/>
        </w:rPr>
        <w:t xml:space="preserve">The Landsat program </w:t>
      </w:r>
      <w:r w:rsidR="0031164E">
        <w:rPr>
          <w:rFonts w:ascii="Times New Roman" w:hAnsi="Times New Roman" w:cs="Times New Roman"/>
          <w:sz w:val="24"/>
          <w:szCs w:val="24"/>
        </w:rPr>
        <w:t xml:space="preserve">is a cornerstone of Earth surface monitoring yet accessing, processing, and analyzing Landsat data has required unique technical skills often beyond the </w:t>
      </w:r>
      <w:r w:rsidR="00B8433F">
        <w:rPr>
          <w:rFonts w:ascii="Times New Roman" w:hAnsi="Times New Roman" w:cs="Times New Roman"/>
          <w:sz w:val="24"/>
          <w:szCs w:val="24"/>
        </w:rPr>
        <w:t>purview</w:t>
      </w:r>
      <w:r w:rsidR="0031164E">
        <w:rPr>
          <w:rFonts w:ascii="Times New Roman" w:hAnsi="Times New Roman" w:cs="Times New Roman"/>
          <w:sz w:val="24"/>
          <w:szCs w:val="24"/>
        </w:rPr>
        <w:t xml:space="preserve"> of ecologists. </w:t>
      </w:r>
    </w:p>
    <w:p w14:paraId="3F7D9913" w14:textId="3972B2A2" w:rsidR="00F751FB" w:rsidRDefault="00455E25" w:rsidP="00C81F1B">
      <w:pPr>
        <w:pStyle w:val="Heading2"/>
      </w:pPr>
      <w:r>
        <w:lastRenderedPageBreak/>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15037621" w14:textId="5F38D90E" w:rsidR="00F50F39" w:rsidRDefault="00F50F39" w:rsidP="00891554">
      <w:pPr>
        <w:pStyle w:val="NoSpacing"/>
        <w:numPr>
          <w:ilvl w:val="1"/>
          <w:numId w:val="1"/>
        </w:numPr>
        <w:rPr>
          <w:rFonts w:ascii="Times New Roman" w:hAnsi="Times New Roman" w:cs="Times New Roman"/>
          <w:sz w:val="24"/>
          <w:szCs w:val="24"/>
        </w:rPr>
      </w:pPr>
    </w:p>
    <w:p w14:paraId="72431F0F" w14:textId="7AB1E0A1"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Mask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4A636C8" w14:textId="1E58938F"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r w:rsidR="00BC11CC" w:rsidRPr="00BC11CC">
        <w:rPr>
          <w:rFonts w:ascii="Times New Roman" w:hAnsi="Times New Roman" w:cs="Times New Roman"/>
          <w:i/>
          <w:iCs/>
          <w:sz w:val="24"/>
          <w:szCs w:val="24"/>
        </w:rPr>
        <w:t>rLandsat</w:t>
      </w:r>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1"/>
      <w:r w:rsidR="00A07B97" w:rsidRPr="00581C05">
        <w:rPr>
          <w:rFonts w:ascii="Times New Roman" w:hAnsi="Times New Roman" w:cs="Times New Roman"/>
          <w:sz w:val="24"/>
          <w:szCs w:val="24"/>
        </w:rPr>
        <w:t xml:space="preserve">The </w:t>
      </w:r>
      <w:r w:rsidR="00A07B97" w:rsidRPr="00581C05">
        <w:rPr>
          <w:rFonts w:ascii="Times New Roman" w:hAnsi="Times New Roman" w:cs="Times New Roman"/>
          <w:i/>
          <w:iCs/>
          <w:sz w:val="24"/>
          <w:szCs w:val="24"/>
        </w:rPr>
        <w:t>landsat</w:t>
      </w:r>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r w:rsidR="00A07B97" w:rsidRPr="00581C05">
        <w:rPr>
          <w:rFonts w:ascii="Times New Roman" w:hAnsi="Times New Roman" w:cs="Times New Roman"/>
          <w:i/>
          <w:iCs/>
          <w:sz w:val="24"/>
          <w:szCs w:val="24"/>
        </w:rPr>
        <w:t xml:space="preserve">rLandsat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1"/>
      <w:r>
        <w:rPr>
          <w:rStyle w:val="CommentReference"/>
        </w:rPr>
        <w:commentReference w:id="1"/>
      </w:r>
    </w:p>
    <w:p w14:paraId="59C251C3" w14:textId="06752D7D"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r w:rsidRPr="004252F6">
        <w:rPr>
          <w:rFonts w:ascii="Times New Roman" w:hAnsi="Times New Roman" w:cs="Times New Roman"/>
          <w:i/>
          <w:iCs/>
          <w:sz w:val="24"/>
          <w:szCs w:val="24"/>
        </w:rPr>
        <w:t>lsatTS</w:t>
      </w:r>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w:t>
      </w:r>
      <w:r w:rsidR="0049628C">
        <w:rPr>
          <w:rFonts w:ascii="Times New Roman" w:hAnsi="Times New Roman" w:cs="Times New Roman"/>
          <w:sz w:val="24"/>
          <w:szCs w:val="24"/>
        </w:rPr>
        <w:lastRenderedPageBreak/>
        <w:t>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r w:rsidR="008A516D" w:rsidRPr="00E11FF4">
        <w:rPr>
          <w:rFonts w:ascii="Times New Roman" w:hAnsi="Times New Roman" w:cs="Times New Roman"/>
          <w:i/>
          <w:iCs/>
          <w:sz w:val="24"/>
          <w:szCs w:val="24"/>
        </w:rPr>
        <w:t>rgee</w:t>
      </w:r>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77FCA3C3" w:rsidR="008A516D" w:rsidRDefault="008A516D" w:rsidP="00F751FB">
      <w:pPr>
        <w:pStyle w:val="NoSpacing"/>
        <w:rPr>
          <w:rFonts w:ascii="Times New Roman" w:hAnsi="Times New Roman" w:cs="Times New Roman"/>
          <w:sz w:val="24"/>
          <w:szCs w:val="24"/>
        </w:rPr>
      </w:pPr>
    </w:p>
    <w:p w14:paraId="322360FC" w14:textId="59B0822A" w:rsidR="00BA4386" w:rsidRDefault="00BA4386" w:rsidP="00F751FB">
      <w:pPr>
        <w:pStyle w:val="NoSpacing"/>
        <w:rPr>
          <w:rFonts w:ascii="Times New Roman" w:hAnsi="Times New Roman" w:cs="Times New Roman"/>
          <w:sz w:val="24"/>
          <w:szCs w:val="24"/>
        </w:rPr>
      </w:pPr>
      <w:r w:rsidRPr="00BA4386">
        <w:rPr>
          <w:rFonts w:ascii="Times New Roman" w:hAnsi="Times New Roman" w:cs="Times New Roman"/>
          <w:sz w:val="24"/>
          <w:szCs w:val="24"/>
          <w:highlight w:val="yellow"/>
        </w:rPr>
        <w:t>INSERT SCHEMATIC</w:t>
      </w:r>
    </w:p>
    <w:p w14:paraId="450C9608" w14:textId="77777777" w:rsidR="00E87545"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lsatTS package. </w:t>
      </w:r>
    </w:p>
    <w:p w14:paraId="1FD8F496" w14:textId="77777777" w:rsidR="00BA4386" w:rsidRDefault="00BA4386"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27522628" w:rsidR="0022005E" w:rsidRPr="003C7159"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data_avail</w:t>
            </w:r>
          </w:p>
        </w:tc>
        <w:tc>
          <w:tcPr>
            <w:tcW w:w="4764" w:type="dxa"/>
          </w:tcPr>
          <w:p w14:paraId="48D07AE1" w14:textId="2B1A3439" w:rsidR="0022005E" w:rsidRPr="00EC1D88" w:rsidRDefault="0022005E" w:rsidP="00206CCE">
            <w:pPr>
              <w:pStyle w:val="NoSpacing"/>
              <w:rPr>
                <w:rFonts w:ascii="Times New Roman" w:hAnsi="Times New Roman" w:cs="Times New Roman"/>
                <w:sz w:val="20"/>
                <w:szCs w:val="20"/>
              </w:rPr>
            </w:pP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neighborhood_mean</w:t>
            </w:r>
          </w:p>
        </w:tc>
        <w:tc>
          <w:tcPr>
            <w:tcW w:w="4764" w:type="dxa"/>
          </w:tcPr>
          <w:p w14:paraId="4930D907" w14:textId="158E8FE5"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valuate_phenological_max</w:t>
            </w:r>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r w:rsidR="0010487C" w:rsidRPr="0010487C">
        <w:rPr>
          <w:rFonts w:ascii="Times New Roman" w:hAnsi="Times New Roman" w:cs="Times New Roman"/>
          <w:i/>
          <w:iCs/>
          <w:sz w:val="24"/>
          <w:szCs w:val="24"/>
        </w:rPr>
        <w:t>install_github</w:t>
      </w:r>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r w:rsidR="0010487C" w:rsidRPr="0010487C">
        <w:rPr>
          <w:rFonts w:ascii="Times New Roman" w:hAnsi="Times New Roman" w:cs="Times New Roman"/>
          <w:i/>
          <w:iCs/>
          <w:sz w:val="24"/>
          <w:szCs w:val="24"/>
        </w:rPr>
        <w:t>devtools</w:t>
      </w:r>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lsatTS")</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r w:rsidR="00132CED" w:rsidRPr="00132CED">
        <w:rPr>
          <w:rFonts w:ascii="Times New Roman" w:hAnsi="Times New Roman" w:cs="Times New Roman"/>
          <w:i/>
          <w:iCs/>
          <w:sz w:val="24"/>
          <w:szCs w:val="24"/>
        </w:rPr>
        <w:t>rgee</w:t>
      </w:r>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lastRenderedPageBreak/>
        <w:t>(</w:t>
      </w:r>
      <w:hyperlink r:id="rId12"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r w:rsidRPr="0026479A">
        <w:rPr>
          <w:rFonts w:ascii="Times New Roman" w:hAnsi="Times New Roman" w:cs="Times New Roman"/>
          <w:i/>
          <w:iCs/>
          <w:sz w:val="24"/>
          <w:szCs w:val="24"/>
        </w:rPr>
        <w:t>rgee</w:t>
      </w:r>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72841FCB" w:rsidR="00F751FB" w:rsidRPr="00792C3C" w:rsidRDefault="00452483" w:rsidP="00C81F1B">
      <w:pPr>
        <w:pStyle w:val="Heading1"/>
      </w:pPr>
      <w:commentRangeStart w:id="3"/>
      <w:r>
        <w:t>Data extraction</w:t>
      </w:r>
      <w:commentRangeEnd w:id="3"/>
      <w:r w:rsidR="000B55F0">
        <w:rPr>
          <w:rStyle w:val="CommentReference"/>
          <w:rFonts w:asciiTheme="minorHAnsi" w:eastAsiaTheme="minorEastAsia" w:hAnsiTheme="minorHAnsi" w:cstheme="minorBidi"/>
          <w:b w:val="0"/>
          <w:bCs w:val="0"/>
          <w:kern w:val="0"/>
        </w:rPr>
        <w:commentReference w:id="3"/>
      </w:r>
    </w:p>
    <w:p w14:paraId="1656B8EA" w14:textId="3DE03C50"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r w:rsidRPr="00C56196">
        <w:rPr>
          <w:rFonts w:ascii="Times New Roman" w:hAnsi="Times New Roman" w:cs="Times New Roman"/>
          <w:i/>
          <w:iCs/>
          <w:sz w:val="24"/>
          <w:szCs w:val="24"/>
        </w:rPr>
        <w:t>rgee</w:t>
      </w:r>
      <w:r w:rsidRPr="00C56196">
        <w:rPr>
          <w:rFonts w:ascii="Times New Roman" w:hAnsi="Times New Roman" w:cs="Times New Roman"/>
          <w:sz w:val="24"/>
          <w:szCs w:val="24"/>
        </w:rPr>
        <w:t xml:space="preserve"> package. Data extraction is conducted using 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 xml:space="preserve">. </w:t>
      </w:r>
      <w:r w:rsidR="000B55F0">
        <w:rPr>
          <w:rFonts w:ascii="Times New Roman" w:hAnsi="Times New Roman" w:cs="Times New Roman"/>
          <w:sz w:val="24"/>
          <w:szCs w:val="24"/>
        </w:rPr>
        <w:t>B</w:t>
      </w:r>
      <w:r w:rsidRPr="00C56196">
        <w:rPr>
          <w:rFonts w:ascii="Times New Roman" w:hAnsi="Times New Roman" w:cs="Times New Roman"/>
          <w:sz w:val="24"/>
          <w:szCs w:val="24"/>
        </w:rPr>
        <w:t xml:space="preserve">efore you start you will have to determine whether you will extract data for point coordinates or for a polygon area. </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1A01C8C5" w14:textId="4FA6BBB8"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polygon)</w:t>
      </w:r>
      <w:r w:rsidR="000B55F0">
        <w:rPr>
          <w:rFonts w:ascii="Times New Roman" w:hAnsi="Times New Roman" w:cs="Times New Roman"/>
          <w:sz w:val="24"/>
          <w:szCs w:val="24"/>
        </w:rPr>
        <w:t>.</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Export point-coordinate Landsat time series from Earth Engine using lsat_export_ts()</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lsatTS</w:t>
        </w:r>
      </w:ins>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landsat 8 pixel centers within the area can be determined with</w:t>
        </w:r>
      </w:ins>
      <w:ins w:id="33" w:author="Jakob Johann Assmann" w:date="2021-09-16T10:03:00Z">
        <w:r>
          <w:rPr>
            <w:rFonts w:ascii="Times New Roman" w:hAnsi="Times New Roman" w:cs="Times New Roman"/>
            <w:sz w:val="24"/>
            <w:szCs w:val="24"/>
          </w:rPr>
          <w:t xml:space="preserve"> the ls_get_pixel_centers() function. </w:t>
        </w:r>
      </w:ins>
      <w:ins w:id="34" w:author="Jakob Johann Assmann" w:date="2021-09-16T10:07:00Z">
        <w:r>
          <w:rPr>
            <w:rFonts w:ascii="Times New Roman" w:hAnsi="Times New Roman" w:cs="Times New Roman"/>
            <w:sz w:val="24"/>
            <w:szCs w:val="24"/>
          </w:rPr>
          <w:t xml:space="preserve">These pixel centr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2998760A" w:rsidR="000C275F" w:rsidRDefault="000C275F" w:rsidP="00F751FB">
      <w:pPr>
        <w:pStyle w:val="NoSpacing"/>
        <w:rPr>
          <w:rFonts w:ascii="Times New Roman" w:hAnsi="Times New Roman" w:cs="Times New Roman"/>
          <w:sz w:val="24"/>
          <w:szCs w:val="24"/>
        </w:rPr>
      </w:pPr>
    </w:p>
    <w:p w14:paraId="58F5208B" w14:textId="4EEE5634" w:rsidR="00A5674D" w:rsidRDefault="00A5674D" w:rsidP="00F751FB">
      <w:pPr>
        <w:pStyle w:val="NoSpacing"/>
        <w:rPr>
          <w:rFonts w:ascii="Times New Roman" w:hAnsi="Times New Roman" w:cs="Times New Roman"/>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7BB62D68" w14:textId="77777777" w:rsidR="00C56196" w:rsidRPr="007B3C28" w:rsidRDefault="00C56196" w:rsidP="00C56196">
      <w:pPr>
        <w:pStyle w:val="Heading2"/>
      </w:pPr>
      <w:r w:rsidRPr="007B3C28">
        <w:t>Prepare data for analysis using lsat_general_prep()</w:t>
      </w:r>
    </w:p>
    <w:p w14:paraId="0B64B571" w14:textId="4455E41C"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r w:rsidR="00A5674D" w:rsidRPr="00A5674D">
        <w:rPr>
          <w:rFonts w:ascii="Times New Roman" w:hAnsi="Times New Roman" w:cs="Times New Roman"/>
          <w:i/>
          <w:iCs/>
          <w:sz w:val="24"/>
          <w:szCs w:val="24"/>
        </w:rPr>
        <w:t>lsatTS</w:t>
      </w:r>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lastRenderedPageBreak/>
        <w:t>Clean surface reflectance data using lsat_clean_data()</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149CB1BB"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mean()</w:t>
      </w:r>
    </w:p>
    <w:p w14:paraId="0456A563" w14:textId="6256EAA3"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r w:rsidRPr="00943AA8">
        <w:rPr>
          <w:rFonts w:ascii="Times New Roman" w:hAnsi="Times New Roman" w:cs="Times New Roman"/>
          <w:i/>
          <w:iCs/>
          <w:sz w:val="24"/>
          <w:szCs w:val="24"/>
        </w:rPr>
        <w:t>lsat_neighborhood_mean()</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s for measurements at each period in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avail(</w:t>
      </w:r>
      <w:r w:rsidRPr="00782A8D">
        <w:rPr>
          <w:rFonts w:ascii="Times New Roman" w:hAnsi="Times New Roman" w:cs="Times New Roman"/>
          <w:i/>
          <w:iCs/>
          <w:sz w:val="24"/>
          <w:szCs w:val="24"/>
        </w:rPr>
        <w:t>)</w:t>
      </w:r>
    </w:p>
    <w:p w14:paraId="06629343" w14:textId="799053D2"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avail()</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Calculate spectral indices using 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
    <w:p w14:paraId="56D92E34" w14:textId="7F7344BE"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r>
        <w:rPr>
          <w:rFonts w:ascii="Times New Roman" w:hAnsi="Times New Roman" w:cs="Times New Roman"/>
          <w:sz w:val="24"/>
          <w:szCs w:val="24"/>
        </w:rPr>
        <w:t>. This function includes ~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_index()</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IRv</w:t>
            </w:r>
          </w:p>
        </w:tc>
        <w:tc>
          <w:tcPr>
            <w:tcW w:w="2561" w:type="dxa"/>
            <w:vAlign w:val="center"/>
          </w:tcPr>
          <w:p w14:paraId="6F15B364" w14:textId="77777777" w:rsidR="00C56196" w:rsidRPr="007A39B6" w:rsidRDefault="00EF2C3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57E67A8A"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EF2C3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EF2C3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EF2C3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gNDVI</w:t>
            </w:r>
          </w:p>
        </w:tc>
        <w:tc>
          <w:tcPr>
            <w:tcW w:w="2561" w:type="dxa"/>
            <w:vAlign w:val="center"/>
          </w:tcPr>
          <w:p w14:paraId="28586550" w14:textId="77777777" w:rsidR="00C56196" w:rsidRPr="007A39B6" w:rsidRDefault="00EF2C33"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EF2C33"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Cross-calibrate spectral reflectance or index across sensors using lsat_calibrate_rf()</w:t>
      </w:r>
    </w:p>
    <w:p w14:paraId="69486E66" w14:textId="1DB02833"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Pr>
          <w:rFonts w:ascii="Times New Roman" w:hAnsi="Times New Roman" w:cs="Times New Roman"/>
          <w:sz w:val="24"/>
          <w:szCs w:val="24"/>
        </w:rPr>
        <w:t xml:space="preserve">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 </w:instrTex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DATA </w:instrText>
      </w:r>
      <w:r w:rsidR="00ED3DD6">
        <w:rPr>
          <w:rFonts w:ascii="Times New Roman" w:hAnsi="Times New Roman" w:cs="Times New Roman"/>
          <w:sz w:val="24"/>
          <w:szCs w:val="24"/>
        </w:rPr>
      </w:r>
      <w:r w:rsidR="00ED3DD6">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ED3DD6">
        <w:rPr>
          <w:rFonts w:ascii="Times New Roman" w:hAnsi="Times New Roman" w:cs="Times New Roman"/>
          <w:noProof/>
          <w:sz w:val="24"/>
          <w:szCs w:val="24"/>
        </w:rPr>
        <w:t>(Ju and Masek 2016, Roy et al. 2016)</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D3DD6">
        <w:rPr>
          <w:rFonts w:ascii="Times New Roman" w:hAnsi="Times New Roman" w:cs="Times New Roman"/>
          <w:sz w:val="24"/>
          <w:szCs w:val="24"/>
        </w:rPr>
        <w:t xml:space="preserve">T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ED3DD6">
        <w:rPr>
          <w:rFonts w:ascii="Times New Roman" w:hAnsi="Times New Roman" w:cs="Times New Roman"/>
          <w:sz w:val="24"/>
          <w:szCs w:val="24"/>
        </w:rPr>
        <w:t xml:space="preserve">sample locations across the Arctic – Boreal domain. </w:t>
      </w:r>
      <w:r w:rsidR="007C1180">
        <w:rPr>
          <w:rFonts w:ascii="Times New Roman" w:hAnsi="Times New Roman" w:cs="Times New Roman"/>
          <w:sz w:val="24"/>
          <w:szCs w:val="24"/>
        </w:rPr>
        <w:t>T</w:t>
      </w:r>
      <w:r w:rsidRPr="00CA364C">
        <w:rPr>
          <w:rFonts w:ascii="Times New Roman" w:hAnsi="Times New Roman" w:cs="Times New Roman"/>
          <w:sz w:val="24"/>
          <w:szCs w:val="24"/>
        </w:rPr>
        <w:t xml:space="preserve">he </w:t>
      </w:r>
      <w:r w:rsidR="007C1180">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sidR="007C1180">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w:t>
      </w:r>
      <w:r w:rsidR="007C1180">
        <w:rPr>
          <w:rFonts w:ascii="Times New Roman" w:hAnsi="Times New Roman" w:cs="Times New Roman"/>
          <w:sz w:val="24"/>
          <w:szCs w:val="24"/>
        </w:rPr>
        <w:t>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xcal);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will overwrite the existing column if overwrite.col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s</w:t>
      </w:r>
      <w:r w:rsidR="007C1180">
        <w:rPr>
          <w:rFonts w:ascii="Times New Roman" w:hAnsi="Times New Roman" w:cs="Times New Roman"/>
          <w:sz w:val="24"/>
          <w:szCs w:val="24"/>
        </w:rPr>
        <w:t>.</w:t>
      </w:r>
      <w:r>
        <w:rPr>
          <w:rFonts w:ascii="Times New Roman" w:hAnsi="Times New Roman" w:cs="Times New Roman"/>
          <w:sz w:val="24"/>
          <w:szCs w:val="24"/>
        </w:rPr>
        <w:t xml:space="preserve"> </w:t>
      </w:r>
    </w:p>
    <w:p w14:paraId="1AC03B70" w14:textId="3D185621" w:rsidR="00C56196" w:rsidRDefault="00C56196" w:rsidP="00C56196">
      <w:pPr>
        <w:pStyle w:val="NoSpacing"/>
        <w:rPr>
          <w:rFonts w:ascii="Consolas" w:hAnsi="Consolas" w:cs="Times New Roman"/>
          <w:sz w:val="20"/>
          <w:szCs w:val="20"/>
        </w:rPr>
      </w:pP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Fit phenological curves to vegetation greenness time series using lsat_fit_phenological_curves()</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sidRPr="00CA364C">
        <w:rPr>
          <w:rFonts w:ascii="Times New Roman" w:hAnsi="Times New Roman" w:cs="Times New Roman"/>
          <w:sz w:val="24"/>
          <w:szCs w:val="24"/>
        </w:rPr>
        <w:lastRenderedPageBreak/>
        <w:t>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Derived annual growing season metrics using lsat_summarize_growing_seasons()</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65730355" w:rsidR="00C56196" w:rsidRPr="00CA364C" w:rsidRDefault="00C56196" w:rsidP="00C56196">
      <w:pPr>
        <w:pStyle w:val="Heading2"/>
      </w:pPr>
      <w:r w:rsidRPr="00CA364C">
        <w:t xml:space="preserve">Evaluate estimates of annual max </w:t>
      </w:r>
      <w:r>
        <w:t xml:space="preserve">vegetation greenness using </w:t>
      </w:r>
      <w:r w:rsidRPr="00CA364C">
        <w:t>lsat_evaluate_phenological_max()</w:t>
      </w:r>
    </w:p>
    <w:p w14:paraId="690E1AE9" w14:textId="0853B1FE"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5E760C65" w14:textId="6194075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DC666B">
        <w:rPr>
          <w:rFonts w:ascii="Times New Roman" w:hAnsi="Times New Roman" w:cs="Times New Roman"/>
          <w:sz w:val="24"/>
          <w:szCs w:val="24"/>
        </w:rPr>
        <w:instrText xml:space="preserve"> ADDIN EN.CITE &lt;EndNote&gt;&lt;Cite&gt;&lt;Author&gt;Bronaugh&lt;/Author&gt;&lt;Year&gt;2012&lt;/Year&gt;&lt;RecNum&gt;1560&lt;/RecNum&gt;&lt;DisplayText&gt;(Bronaugh and Werner 2012)&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2&lt;/year&gt;&lt;/dates&gt;&lt;urls&gt;&lt;/urls&gt;&lt;/record&gt;&lt;/Cite&gt;&lt;/EndNote&gt;</w:instrText>
      </w:r>
      <w:r w:rsidR="00DC666B">
        <w:rPr>
          <w:rFonts w:ascii="Times New Roman" w:hAnsi="Times New Roman" w:cs="Times New Roman"/>
          <w:sz w:val="24"/>
          <w:szCs w:val="24"/>
        </w:rPr>
        <w:fldChar w:fldCharType="separate"/>
      </w:r>
      <w:r w:rsidR="00DC666B">
        <w:rPr>
          <w:rFonts w:ascii="Times New Roman" w:hAnsi="Times New Roman" w:cs="Times New Roman"/>
          <w:noProof/>
          <w:sz w:val="24"/>
          <w:szCs w:val="24"/>
        </w:rPr>
        <w:t>(Bronaugh and Werner 2012)</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r w:rsidR="00E07A3D">
        <w:t>: Vegetation greenness trends for a landscape on Disko Island</w:t>
      </w:r>
    </w:p>
    <w:p w14:paraId="3939CF5A" w14:textId="3BA571E3"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Dis</w:t>
      </w:r>
      <w:r w:rsidR="00A40441">
        <w:rPr>
          <w:rFonts w:ascii="Times New Roman" w:hAnsi="Times New Roman" w:cs="Times New Roman"/>
          <w:sz w:val="24"/>
          <w:szCs w:val="24"/>
        </w:rPr>
        <w:t>k</w:t>
      </w:r>
      <w:r w:rsidR="00AC568D">
        <w:rPr>
          <w:rFonts w:ascii="Times New Roman" w:hAnsi="Times New Roman" w:cs="Times New Roman"/>
          <w:sz w:val="24"/>
          <w:szCs w:val="24"/>
        </w:rPr>
        <w:t>o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36"/>
      <w:r w:rsidR="008C6BC7" w:rsidRPr="008C6BC7">
        <w:rPr>
          <w:rFonts w:ascii="Times New Roman" w:hAnsi="Times New Roman" w:cs="Times New Roman"/>
          <w:sz w:val="24"/>
          <w:szCs w:val="24"/>
          <w:highlight w:val="yellow"/>
        </w:rPr>
        <w:t>…</w:t>
      </w:r>
      <w:commentRangeEnd w:id="36"/>
      <w:r w:rsidR="008C6BC7">
        <w:rPr>
          <w:rStyle w:val="CommentReference"/>
        </w:rPr>
        <w:commentReference w:id="36"/>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figures and tables that are generated by the functions provided by lsatTS (</w:t>
      </w:r>
      <w:r w:rsidR="00EB7B05">
        <w:rPr>
          <w:rFonts w:ascii="Times New Roman" w:hAnsi="Times New Roman" w:cs="Times New Roman"/>
          <w:sz w:val="24"/>
          <w:szCs w:val="24"/>
        </w:rPr>
        <w:t>excluding Figure 2</w:t>
      </w:r>
      <w:r w:rsidR="00EB7B05">
        <w:rPr>
          <w:rFonts w:ascii="Times New Roman" w:hAnsi="Times New Roman" w:cs="Times New Roman"/>
          <w:sz w:val="24"/>
          <w:szCs w:val="24"/>
        </w:rPr>
        <w:t xml:space="preserve">). </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6A737584" w14:textId="77777777" w:rsidR="00EB7B05" w:rsidRDefault="00EB7B05" w:rsidP="00F751FB">
      <w:pPr>
        <w:pStyle w:val="NoSpacing"/>
        <w:rPr>
          <w:rFonts w:ascii="Times New Roman" w:hAnsi="Times New Roman" w:cs="Times New Roman"/>
          <w:sz w:val="24"/>
          <w:szCs w:val="24"/>
        </w:rPr>
      </w:pP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06285CB7" w:rsidR="00831471" w:rsidRDefault="00A12244" w:rsidP="00F751FB">
      <w:pPr>
        <w:pStyle w:val="NoSpacing"/>
        <w:rPr>
          <w:rFonts w:ascii="Times New Roman" w:hAnsi="Times New Roman" w:cs="Times New Roman"/>
          <w:sz w:val="24"/>
          <w:szCs w:val="24"/>
        </w:rPr>
      </w:pPr>
      <w:r>
        <w:rPr>
          <w:noProof/>
        </w:rPr>
        <w:lastRenderedPageBreak/>
        <w:drawing>
          <wp:inline distT="0" distB="0" distL="0" distR="0" wp14:anchorId="180AEACE" wp14:editId="0AC262B2">
            <wp:extent cx="5943600" cy="2797175"/>
            <wp:effectExtent l="0" t="0" r="0" b="3175"/>
            <wp:docPr id="6" name="Picture 6" descr="A picture containing text, 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natur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2A3011B0" w14:textId="6876AE06"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Disko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approximate 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 xml:space="preserve">. </w:t>
      </w:r>
      <w:r w:rsidR="00AC61AC">
        <w:rPr>
          <w:rFonts w:ascii="Times New Roman" w:hAnsi="Times New Roman" w:cs="Times New Roman"/>
          <w:sz w:val="24"/>
          <w:szCs w:val="24"/>
        </w:rPr>
        <w:t>Points</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in (a) </w:t>
      </w:r>
      <w:r>
        <w:rPr>
          <w:rFonts w:ascii="Times New Roman" w:hAnsi="Times New Roman" w:cs="Times New Roman"/>
          <w:sz w:val="24"/>
          <w:szCs w:val="24"/>
        </w:rPr>
        <w:t xml:space="preserve">show where there was a significant </w:t>
      </w:r>
      <w:r w:rsidR="00AC61AC">
        <w:rPr>
          <w:rFonts w:ascii="Times New Roman" w:hAnsi="Times New Roman" w:cs="Times New Roman"/>
          <w:sz w:val="24"/>
          <w:szCs w:val="24"/>
        </w:rPr>
        <w:t xml:space="preserve">(α = 0.10) </w:t>
      </w:r>
      <w:r>
        <w:rPr>
          <w:rFonts w:ascii="Times New Roman" w:hAnsi="Times New Roman" w:cs="Times New Roman"/>
          <w:sz w:val="24"/>
          <w:szCs w:val="24"/>
        </w:rPr>
        <w:t>increase (green) or decrease (orange) in annual maximum NDVI (NDVI</w:t>
      </w:r>
      <w:r w:rsidRPr="00831471">
        <w:rPr>
          <w:rFonts w:ascii="Times New Roman" w:hAnsi="Times New Roman" w:cs="Times New Roman"/>
          <w:sz w:val="24"/>
          <w:szCs w:val="24"/>
          <w:vertAlign w:val="subscript"/>
        </w:rPr>
        <w:t>max</w:t>
      </w:r>
      <w:r>
        <w:rPr>
          <w:rFonts w:ascii="Times New Roman" w:hAnsi="Times New Roman" w:cs="Times New Roman"/>
          <w:sz w:val="24"/>
          <w:szCs w:val="24"/>
        </w:rPr>
        <w:t>) from 2000 to 2020 assessed using Landsat satellite observations.</w:t>
      </w:r>
      <w:r w:rsidR="00C4691F">
        <w:rPr>
          <w:rFonts w:ascii="Times New Roman" w:hAnsi="Times New Roman" w:cs="Times New Roman"/>
          <w:sz w:val="24"/>
          <w:szCs w:val="24"/>
        </w:rPr>
        <w:t xml:space="preserve"> Figure created using QGIS (version 3.20) with </w:t>
      </w:r>
      <w:r w:rsidR="004F168E">
        <w:rPr>
          <w:rFonts w:ascii="Times New Roman" w:hAnsi="Times New Roman" w:cs="Times New Roman"/>
          <w:sz w:val="24"/>
          <w:szCs w:val="24"/>
        </w:rPr>
        <w:t xml:space="preserve">the </w:t>
      </w:r>
      <w:r w:rsidR="00C4691F">
        <w:rPr>
          <w:rFonts w:ascii="Times New Roman" w:hAnsi="Times New Roman" w:cs="Times New Roman"/>
          <w:sz w:val="24"/>
          <w:szCs w:val="24"/>
        </w:rPr>
        <w:t xml:space="preserve">background map from </w:t>
      </w:r>
      <w:commentRangeStart w:id="37"/>
      <w:r w:rsidR="00C4691F">
        <w:rPr>
          <w:rFonts w:ascii="Times New Roman" w:hAnsi="Times New Roman" w:cs="Times New Roman"/>
          <w:sz w:val="24"/>
          <w:szCs w:val="24"/>
        </w:rPr>
        <w:t>Google</w:t>
      </w:r>
      <w:commentRangeEnd w:id="37"/>
      <w:r w:rsidR="00C4691F">
        <w:rPr>
          <w:rStyle w:val="CommentReference"/>
        </w:rPr>
        <w:commentReference w:id="37"/>
      </w:r>
      <w:r w:rsidR="002D1352">
        <w:rPr>
          <w:rFonts w:ascii="Times New Roman" w:hAnsi="Times New Roman" w:cs="Times New Roman"/>
          <w:sz w:val="24"/>
          <w:szCs w:val="24"/>
        </w:rPr>
        <w:t xml:space="preserve"> 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rgee)</w:t>
      </w:r>
    </w:p>
    <w:p w14:paraId="1E223AF2" w14:textId="77777777" w:rsidR="002C207C" w:rsidRPr="0094106D" w:rsidRDefault="002C207C" w:rsidP="002C207C">
      <w:pPr>
        <w:pStyle w:val="NoSpacing"/>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ggplot2)</w:t>
      </w:r>
    </w:p>
    <w:p w14:paraId="7AD991CA" w14:textId="60602FC0"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data.table)</w:t>
      </w:r>
    </w:p>
    <w:p w14:paraId="4928705C" w14:textId="35C11A80"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ee_Initialize()</w:t>
      </w:r>
    </w:p>
    <w:p w14:paraId="729F895E" w14:textId="41240C9F" w:rsidR="000853A5" w:rsidRDefault="000853A5" w:rsidP="000853A5">
      <w:pPr>
        <w:pStyle w:val="NoSpacing"/>
        <w:rPr>
          <w:rFonts w:ascii="Times New Roman" w:hAnsi="Times New Roman" w:cs="Times New Roman"/>
          <w:sz w:val="24"/>
          <w:szCs w:val="24"/>
        </w:rPr>
      </w:pPr>
    </w:p>
    <w:p w14:paraId="1F04F5D2" w14:textId="6E782048" w:rsidR="00D97A86" w:rsidRPr="00D97A86" w:rsidRDefault="00D97A86" w:rsidP="000853A5">
      <w:pPr>
        <w:pStyle w:val="NoSpacing"/>
        <w:rPr>
          <w:rFonts w:ascii="Times New Roman" w:hAnsi="Times New Roman" w:cs="Times New Roman"/>
          <w:i/>
          <w:iCs/>
          <w:sz w:val="24"/>
          <w:szCs w:val="24"/>
        </w:rPr>
      </w:pPr>
      <w:r w:rsidRPr="00D97A86">
        <w:rPr>
          <w:rFonts w:ascii="Times New Roman" w:hAnsi="Times New Roman" w:cs="Times New Roman"/>
          <w:i/>
          <w:iCs/>
          <w:sz w:val="24"/>
          <w:szCs w:val="24"/>
        </w:rPr>
        <w:t># Create a spatial polygon that demarcates the study area</w:t>
      </w:r>
      <w:r w:rsidR="00913009">
        <w:rPr>
          <w:rFonts w:ascii="Times New Roman" w:hAnsi="Times New Roman" w:cs="Times New Roman"/>
          <w:i/>
          <w:iCs/>
          <w:sz w:val="24"/>
          <w:szCs w:val="24"/>
        </w:rPr>
        <w:t xml:space="preserve"> and transform to WGS84</w:t>
      </w:r>
    </w:p>
    <w:p w14:paraId="4BADDCF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aoi.poly &lt;- st_polygon(list(matrix(</w:t>
      </w:r>
    </w:p>
    <w:p w14:paraId="6803C208"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3300),</w:t>
      </w:r>
    </w:p>
    <w:p w14:paraId="0214D8D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ncol = 2, byrow = T)))</w:t>
      </w:r>
    </w:p>
    <w:p w14:paraId="74CEA7E2" w14:textId="77777777" w:rsidR="00E8337D" w:rsidRPr="00E948B0" w:rsidRDefault="00E8337D" w:rsidP="00E8337D">
      <w:pPr>
        <w:pStyle w:val="NoSpacing"/>
        <w:rPr>
          <w:rFonts w:ascii="Consolas" w:hAnsi="Consolas" w:cs="Times New Roman"/>
          <w:sz w:val="20"/>
          <w:szCs w:val="20"/>
        </w:rPr>
      </w:pPr>
    </w:p>
    <w:p w14:paraId="1856D2FF" w14:textId="3D8200BC" w:rsidR="002F1CCE"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aoi.poly </w:t>
      </w:r>
      <w:r w:rsidR="00E948B0" w:rsidRPr="00E948B0">
        <w:rPr>
          <w:rFonts w:ascii="Consolas" w:hAnsi="Consolas" w:cs="Times New Roman"/>
          <w:sz w:val="20"/>
          <w:szCs w:val="20"/>
        </w:rPr>
        <w:t>&lt;-</w:t>
      </w:r>
      <w:r w:rsidRPr="00E948B0">
        <w:rPr>
          <w:rFonts w:ascii="Consolas" w:hAnsi="Consolas" w:cs="Times New Roman"/>
          <w:sz w:val="20"/>
          <w:szCs w:val="20"/>
        </w:rPr>
        <w:t xml:space="preserve"> aoi.poly %&gt;% st_sfc(crs = 3413) %&gt;% st_transform(crs = 4326) %&gt;% st_as_sf()</w:t>
      </w:r>
    </w:p>
    <w:p w14:paraId="718B41E0" w14:textId="77777777" w:rsidR="00E8337D" w:rsidRPr="0094106D" w:rsidRDefault="00E8337D" w:rsidP="00E8337D">
      <w:pPr>
        <w:pStyle w:val="NoSpacing"/>
        <w:rPr>
          <w:rFonts w:ascii="Times New Roman" w:hAnsi="Times New Roman" w:cs="Times New Roman"/>
        </w:rPr>
      </w:pPr>
    </w:p>
    <w:p w14:paraId="55E93217" w14:textId="11BBC636"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of the 45</w:t>
      </w:r>
      <w:r w:rsidR="00C843FD">
        <w:rPr>
          <w:rFonts w:ascii="Times New Roman" w:hAnsi="Times New Roman" w:cs="Times New Roman"/>
          <w:i/>
          <w:iCs/>
          <w:sz w:val="24"/>
          <w:szCs w:val="24"/>
        </w:rPr>
        <w:t>5</w:t>
      </w:r>
      <w:r w:rsidR="00D66B3D">
        <w:rPr>
          <w:rFonts w:ascii="Times New Roman" w:hAnsi="Times New Roman" w:cs="Times New Roman"/>
          <w:i/>
          <w:iCs/>
          <w:sz w:val="24"/>
          <w:szCs w:val="24"/>
        </w:rPr>
        <w:t xml:space="preserve">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94106D" w:rsidRDefault="002F1CCE" w:rsidP="002F1CCE">
      <w:pPr>
        <w:pStyle w:val="NoSpacing"/>
        <w:rPr>
          <w:rFonts w:ascii="Consolas" w:hAnsi="Consolas" w:cs="Times New Roman"/>
          <w:sz w:val="20"/>
          <w:szCs w:val="20"/>
        </w:rPr>
      </w:pPr>
      <w:r w:rsidRPr="0094106D">
        <w:rPr>
          <w:rFonts w:ascii="Consolas" w:hAnsi="Consolas" w:cs="Times New Roman"/>
          <w:sz w:val="20"/>
          <w:szCs w:val="20"/>
        </w:rPr>
        <w:t>aoi.pts &lt;- lsat_get_pixel_centers(aoi.</w:t>
      </w:r>
      <w:r w:rsidR="003D7172" w:rsidRPr="0094106D">
        <w:rPr>
          <w:rFonts w:ascii="Consolas" w:hAnsi="Consolas" w:cs="Times New Roman"/>
          <w:sz w:val="20"/>
          <w:szCs w:val="20"/>
        </w:rPr>
        <w:t>poly</w:t>
      </w:r>
      <w:r w:rsidRPr="0094106D">
        <w:rPr>
          <w:rFonts w:ascii="Consolas" w:hAnsi="Consolas" w:cs="Times New Roman"/>
          <w:sz w:val="20"/>
          <w:szCs w:val="20"/>
        </w:rPr>
        <w:t>)</w:t>
      </w:r>
    </w:p>
    <w:p w14:paraId="469DB598" w14:textId="77777777" w:rsidR="002F1CCE" w:rsidRPr="002F1CCE" w:rsidRDefault="002F1CCE" w:rsidP="002F1CCE">
      <w:pPr>
        <w:pStyle w:val="NoSpacing"/>
        <w:rPr>
          <w:rFonts w:ascii="Times New Roman" w:hAnsi="Times New Roman" w:cs="Times New Roman"/>
          <w:sz w:val="24"/>
          <w:szCs w:val="24"/>
        </w:rPr>
      </w:pPr>
    </w:p>
    <w:p w14:paraId="2B4C72D8" w14:textId="66A7722C"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time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 xml:space="preserve">folder called </w:t>
      </w:r>
      <w:r w:rsidR="00D66B3D">
        <w:rPr>
          <w:rFonts w:ascii="Times New Roman" w:hAnsi="Times New Roman" w:cs="Times New Roman"/>
          <w:i/>
          <w:iCs/>
          <w:sz w:val="24"/>
          <w:szCs w:val="24"/>
        </w:rPr>
        <w:t xml:space="preserve"># </w:t>
      </w:r>
      <w:r w:rsidR="0042225A">
        <w:rPr>
          <w:rFonts w:ascii="Times New Roman" w:hAnsi="Times New Roman" w:cs="Times New Roman"/>
          <w:i/>
          <w:iCs/>
          <w:sz w:val="24"/>
          <w:szCs w:val="24"/>
        </w:rPr>
        <w:t>earth_engine</w:t>
      </w:r>
      <w:r w:rsidR="00EF2C33">
        <w:rPr>
          <w:rFonts w:ascii="Times New Roman" w:hAnsi="Times New Roman" w:cs="Times New Roman"/>
          <w:i/>
          <w:iCs/>
          <w:sz w:val="24"/>
          <w:szCs w:val="24"/>
        </w:rPr>
        <w:t>/lsat_disko</w:t>
      </w:r>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2</w:t>
      </w:r>
      <w:r w:rsidR="0042225A">
        <w:rPr>
          <w:rFonts w:ascii="Times New Roman" w:hAnsi="Times New Roman" w:cs="Times New Roman"/>
          <w:i/>
          <w:iCs/>
          <w:sz w:val="24"/>
          <w:szCs w:val="24"/>
        </w:rPr>
        <w:t xml:space="preserve"> hours</w:t>
      </w:r>
      <w:r w:rsidR="008A44EA">
        <w:rPr>
          <w:rFonts w:ascii="Times New Roman" w:hAnsi="Times New Roman" w:cs="Times New Roman"/>
          <w:i/>
          <w:iCs/>
          <w:sz w:val="24"/>
          <w:szCs w:val="24"/>
        </w:rPr>
        <w:t xml:space="preserve"> </w:t>
      </w:r>
      <w:r w:rsidR="000B7FBE">
        <w:rPr>
          <w:rFonts w:ascii="Times New Roman" w:hAnsi="Times New Roman" w:cs="Times New Roman"/>
          <w:i/>
          <w:iCs/>
          <w:sz w:val="24"/>
          <w:szCs w:val="24"/>
        </w:rPr>
        <w:t xml:space="preserve">and exported 19 files totaling </w:t>
      </w:r>
      <w:r w:rsidR="008A44EA">
        <w:rPr>
          <w:rFonts w:ascii="Times New Roman" w:hAnsi="Times New Roman" w:cs="Times New Roman"/>
          <w:i/>
          <w:iCs/>
          <w:sz w:val="24"/>
          <w:szCs w:val="24"/>
        </w:rPr>
        <w:t xml:space="preserve">~560 MB. </w:t>
      </w:r>
    </w:p>
    <w:p w14:paraId="6157698E" w14:textId="747DE61D" w:rsidR="005B13AD" w:rsidRPr="0094106D" w:rsidRDefault="002F1CCE" w:rsidP="002F1CCE">
      <w:pPr>
        <w:pStyle w:val="NoSpacing"/>
        <w:rPr>
          <w:rFonts w:ascii="Consolas" w:hAnsi="Consolas" w:cs="Times New Roman"/>
          <w:sz w:val="20"/>
          <w:szCs w:val="20"/>
        </w:rPr>
      </w:pPr>
      <w:r w:rsidRPr="0094106D">
        <w:rPr>
          <w:rFonts w:ascii="Consolas" w:hAnsi="Consolas" w:cs="Times New Roman"/>
          <w:sz w:val="20"/>
          <w:szCs w:val="20"/>
        </w:rPr>
        <w:t>lsat_export_ts(pixel_coords_sf = aoi.pts, startJulian = 1</w:t>
      </w:r>
      <w:r w:rsidR="0049567B">
        <w:rPr>
          <w:rFonts w:ascii="Consolas" w:hAnsi="Consolas" w:cs="Times New Roman"/>
          <w:sz w:val="20"/>
          <w:szCs w:val="20"/>
        </w:rPr>
        <w:t>5</w:t>
      </w:r>
      <w:r w:rsidRPr="0094106D">
        <w:rPr>
          <w:rFonts w:ascii="Consolas" w:hAnsi="Consolas" w:cs="Times New Roman"/>
          <w:sz w:val="20"/>
          <w:szCs w:val="20"/>
        </w:rPr>
        <w:t>2, endJulian = 2</w:t>
      </w:r>
      <w:r w:rsidR="0049567B">
        <w:rPr>
          <w:rFonts w:ascii="Consolas" w:hAnsi="Consolas" w:cs="Times New Roman"/>
          <w:sz w:val="20"/>
          <w:szCs w:val="20"/>
        </w:rPr>
        <w:t>7</w:t>
      </w:r>
      <w:r w:rsidRPr="0094106D">
        <w:rPr>
          <w:rFonts w:ascii="Consolas" w:hAnsi="Consolas" w:cs="Times New Roman"/>
          <w:sz w:val="20"/>
          <w:szCs w:val="20"/>
        </w:rPr>
        <w:t>3,</w:t>
      </w:r>
      <w:r w:rsidR="0042225A" w:rsidRPr="0094106D">
        <w:rPr>
          <w:rFonts w:ascii="Consolas" w:hAnsi="Consolas" w:cs="Times New Roman"/>
          <w:sz w:val="20"/>
          <w:szCs w:val="20"/>
        </w:rPr>
        <w:t xml:space="preserve"> </w:t>
      </w:r>
      <w:r w:rsidRPr="0094106D">
        <w:rPr>
          <w:rFonts w:ascii="Consolas" w:hAnsi="Consolas" w:cs="Times New Roman"/>
          <w:sz w:val="20"/>
          <w:szCs w:val="20"/>
        </w:rPr>
        <w:t>prefix = 'disko', drive_export_dir = 'earth_engine</w:t>
      </w:r>
      <w:r w:rsidR="00AA2D22">
        <w:rPr>
          <w:rFonts w:ascii="Consolas" w:hAnsi="Consolas" w:cs="Times New Roman"/>
          <w:sz w:val="20"/>
          <w:szCs w:val="20"/>
        </w:rPr>
        <w:t>/lsat_disko</w:t>
      </w:r>
      <w:r w:rsidRPr="0094106D">
        <w:rPr>
          <w:rFonts w:ascii="Consolas" w:hAnsi="Consolas" w:cs="Times New Roman"/>
          <w:sz w:val="20"/>
          <w:szCs w:val="20"/>
        </w:rPr>
        <w:t>')</w:t>
      </w:r>
    </w:p>
    <w:p w14:paraId="745E92C7" w14:textId="331B8119" w:rsidR="003934F7" w:rsidRDefault="003934F7" w:rsidP="00F751FB">
      <w:pPr>
        <w:pStyle w:val="NoSpacing"/>
        <w:rPr>
          <w:rFonts w:ascii="Times New Roman" w:hAnsi="Times New Roman" w:cs="Times New Roman"/>
          <w:sz w:val="24"/>
          <w:szCs w:val="24"/>
        </w:rPr>
      </w:pPr>
    </w:p>
    <w:p w14:paraId="3F807F73" w14:textId="77777777" w:rsidR="003C7D0B" w:rsidRDefault="003C7D0B" w:rsidP="00F751FB">
      <w:pPr>
        <w:pStyle w:val="NoSpacing"/>
        <w:rPr>
          <w:rFonts w:ascii="Times New Roman" w:hAnsi="Times New Roman" w:cs="Times New Roman"/>
          <w:sz w:val="24"/>
          <w:szCs w:val="24"/>
        </w:rPr>
      </w:pPr>
    </w:p>
    <w:p w14:paraId="02013074" w14:textId="78E1A471" w:rsidR="003D7172" w:rsidRDefault="00AD0531" w:rsidP="00AD0531">
      <w:pPr>
        <w:pStyle w:val="Heading2"/>
      </w:pPr>
      <w:commentRangeStart w:id="38"/>
      <w:r>
        <w:t>Part 2: Derive vegetation greenness time series using Landsat data</w:t>
      </w:r>
      <w:commentRangeEnd w:id="38"/>
      <w:r w:rsidR="00EB7B05">
        <w:rPr>
          <w:rStyle w:val="CommentReference"/>
          <w:rFonts w:asciiTheme="minorHAnsi" w:eastAsiaTheme="minorEastAsia" w:hAnsiTheme="minorHAnsi" w:cstheme="minorBidi"/>
          <w:i w:val="0"/>
        </w:rPr>
        <w:commentReference w:id="38"/>
      </w:r>
    </w:p>
    <w:p w14:paraId="2FE7EC11" w14:textId="77777777" w:rsidR="003D7172" w:rsidRDefault="003D7172" w:rsidP="00F751FB">
      <w:pPr>
        <w:pStyle w:val="NoSpacing"/>
        <w:rPr>
          <w:rFonts w:ascii="Times New Roman" w:hAnsi="Times New Roman" w:cs="Times New Roman"/>
          <w:sz w:val="24"/>
          <w:szCs w:val="24"/>
        </w:rPr>
      </w:pPr>
    </w:p>
    <w:p w14:paraId="5DF9B6DA" w14:textId="5DD97F1D"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w:t>
      </w:r>
      <w:r w:rsidR="003C7D0B">
        <w:rPr>
          <w:rFonts w:ascii="Times New Roman" w:hAnsi="Times New Roman" w:cs="Times New Roman"/>
          <w:i/>
          <w:iCs/>
          <w:sz w:val="24"/>
          <w:szCs w:val="24"/>
        </w:rPr>
        <w:t>CSV</w:t>
      </w:r>
      <w:r w:rsidRPr="008A44EA">
        <w:rPr>
          <w:rFonts w:ascii="Times New Roman" w:hAnsi="Times New Roman" w:cs="Times New Roman"/>
          <w:i/>
          <w:iCs/>
          <w:sz w:val="24"/>
          <w:szCs w:val="24"/>
        </w:rPr>
        <w:t xml:space="preserve"> files exported from GEE and then read them into R as a data.table object </w:t>
      </w:r>
    </w:p>
    <w:p w14:paraId="4FE8B744" w14:textId="0476EBB2"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data.files &lt;- list.files(‘~/earth_engine/</w:t>
      </w:r>
      <w:r w:rsidR="00AA2D22">
        <w:rPr>
          <w:rFonts w:ascii="Consolas" w:hAnsi="Consolas" w:cs="Times New Roman"/>
          <w:sz w:val="20"/>
          <w:szCs w:val="20"/>
        </w:rPr>
        <w:t>lsat_disko’</w:t>
      </w:r>
      <w:r w:rsidRPr="0094106D">
        <w:rPr>
          <w:rFonts w:ascii="Consolas" w:hAnsi="Consolas" w:cs="Times New Roman"/>
          <w:sz w:val="20"/>
          <w:szCs w:val="20"/>
        </w:rPr>
        <w:t>, full.names = T)</w:t>
      </w:r>
    </w:p>
    <w:p w14:paraId="2DCB7F06"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do.call("rbind", lapply(data.files, fread))</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lsat_general_prep(lsat.d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21ADE006" w14:textId="7256397E" w:rsidR="008A44EA" w:rsidRPr="008A44EA" w:rsidRDefault="008A44EA" w:rsidP="008A44EA">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This step </w:t>
      </w:r>
      <w:commentRangeStart w:id="39"/>
      <w:r>
        <w:rPr>
          <w:rFonts w:ascii="Times New Roman" w:hAnsi="Times New Roman" w:cs="Times New Roman"/>
          <w:i/>
          <w:iCs/>
          <w:sz w:val="24"/>
          <w:szCs w:val="24"/>
        </w:rPr>
        <w:t xml:space="preserve">removed 1,413,654 out of 2,086,577 </w:t>
      </w:r>
      <w:r w:rsidR="0094106D">
        <w:rPr>
          <w:rFonts w:ascii="Times New Roman" w:hAnsi="Times New Roman" w:cs="Times New Roman"/>
          <w:i/>
          <w:iCs/>
          <w:sz w:val="24"/>
          <w:szCs w:val="24"/>
        </w:rPr>
        <w:t>observations (67.75%)</w:t>
      </w:r>
      <w:commentRangeEnd w:id="39"/>
      <w:r w:rsidR="00086E6F">
        <w:rPr>
          <w:rStyle w:val="CommentReference"/>
        </w:rPr>
        <w:commentReference w:id="39"/>
      </w:r>
    </w:p>
    <w:p w14:paraId="473CBFAE"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lsat_clean_data(lsat.dt)</w:t>
      </w:r>
    </w:p>
    <w:p w14:paraId="00924171" w14:textId="2E904B1F" w:rsidR="008A44EA" w:rsidRDefault="008A44EA" w:rsidP="008A44EA">
      <w:pPr>
        <w:pStyle w:val="NoSpacing"/>
        <w:rPr>
          <w:rFonts w:ascii="Times New Roman" w:hAnsi="Times New Roman" w:cs="Times New Roman"/>
          <w:sz w:val="24"/>
          <w:szCs w:val="24"/>
        </w:rPr>
      </w:pPr>
    </w:p>
    <w:p w14:paraId="24327BC6" w14:textId="70CBFCFE"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F84824">
        <w:rPr>
          <w:rFonts w:ascii="Times New Roman" w:hAnsi="Times New Roman" w:cs="Times New Roman"/>
          <w:i/>
          <w:iCs/>
          <w:sz w:val="24"/>
          <w:szCs w:val="24"/>
        </w:rPr>
        <w:t>3</w:t>
      </w:r>
      <w:r w:rsidR="00B2614B">
        <w:rPr>
          <w:rFonts w:ascii="Times New Roman" w:hAnsi="Times New Roman" w:cs="Times New Roman"/>
          <w:i/>
          <w:iCs/>
          <w:sz w:val="24"/>
          <w:szCs w:val="24"/>
        </w:rPr>
        <w:t xml:space="preserve">) </w:t>
      </w:r>
    </w:p>
    <w:p w14:paraId="709EB016" w14:textId="015EA42F" w:rsidR="006E6ACB" w:rsidRPr="0094106D" w:rsidRDefault="006E6ACB" w:rsidP="006E6ACB">
      <w:pPr>
        <w:pStyle w:val="NoSpacing"/>
        <w:rPr>
          <w:rFonts w:ascii="Consolas" w:hAnsi="Consolas" w:cs="Times New Roman"/>
          <w:sz w:val="20"/>
          <w:szCs w:val="20"/>
        </w:rPr>
      </w:pPr>
      <w:r w:rsidRPr="0094106D">
        <w:rPr>
          <w:rFonts w:ascii="Consolas" w:hAnsi="Consolas" w:cs="Times New Roman"/>
          <w:sz w:val="20"/>
          <w:szCs w:val="20"/>
        </w:rPr>
        <w:t>lsat_summarize_data_avail(lsat.dt)</w:t>
      </w:r>
    </w:p>
    <w:p w14:paraId="1E8926BD" w14:textId="5F625A52" w:rsidR="006E6ACB" w:rsidRDefault="006E6ACB" w:rsidP="006E6ACB">
      <w:pPr>
        <w:pStyle w:val="NoSpacing"/>
        <w:rPr>
          <w:rFonts w:ascii="Times New Roman" w:hAnsi="Times New Roman" w:cs="Times New Roman"/>
          <w:sz w:val="24"/>
          <w:szCs w:val="24"/>
        </w:rPr>
      </w:pPr>
    </w:p>
    <w:p w14:paraId="5B2FEDD4" w14:textId="75D2B4FD" w:rsidR="006E6ACB" w:rsidRDefault="00497D49" w:rsidP="006E6ACB">
      <w:pPr>
        <w:pStyle w:val="NoSpacing"/>
        <w:rPr>
          <w:rFonts w:ascii="Times New Roman" w:hAnsi="Times New Roman" w:cs="Times New Roman"/>
          <w:sz w:val="24"/>
          <w:szCs w:val="24"/>
        </w:rPr>
      </w:pPr>
      <w:r>
        <w:rPr>
          <w:noProof/>
        </w:rPr>
        <w:drawing>
          <wp:inline distT="0" distB="0" distL="0" distR="0" wp14:anchorId="7596F202" wp14:editId="24128706">
            <wp:extent cx="5486400" cy="36576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3C1BBEB2"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3</w:t>
      </w:r>
      <w:r>
        <w:rPr>
          <w:rFonts w:ascii="Times New Roman" w:hAnsi="Times New Roman" w:cs="Times New Roman"/>
          <w:sz w:val="24"/>
          <w:szCs w:val="24"/>
        </w:rPr>
        <w:t>. Summary of</w:t>
      </w:r>
      <w:r w:rsidR="00B2614B">
        <w:rPr>
          <w:rFonts w:ascii="Times New Roman" w:hAnsi="Times New Roman" w:cs="Times New Roman"/>
          <w:sz w:val="24"/>
          <w:szCs w:val="24"/>
        </w:rPr>
        <w:t xml:space="preserve"> Landsat satellite observation</w:t>
      </w:r>
      <w:r w:rsidR="003E6880">
        <w:rPr>
          <w:rFonts w:ascii="Times New Roman" w:hAnsi="Times New Roman" w:cs="Times New Roman"/>
          <w:sz w:val="24"/>
          <w:szCs w:val="24"/>
        </w:rPr>
        <w:t xml:space="preserve"> availability 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Disko Island.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 xml:space="preserve">lsat.dt &lt;- lsat_calc_spec_index(lsat.dt, </w:t>
      </w:r>
      <w:r w:rsidR="008361F7" w:rsidRPr="0094106D">
        <w:rPr>
          <w:rFonts w:ascii="Consolas" w:hAnsi="Consolas" w:cs="Times New Roman"/>
          <w:sz w:val="20"/>
          <w:szCs w:val="20"/>
        </w:rPr>
        <w:t xml:space="preserve">si = </w:t>
      </w:r>
      <w:r w:rsidRPr="0094106D">
        <w:rPr>
          <w:rFonts w:ascii="Consolas" w:hAnsi="Consolas" w:cs="Times New Roman"/>
          <w:sz w:val="20"/>
          <w:szCs w:val="20"/>
        </w:rPr>
        <w:t>'ndvi')</w:t>
      </w:r>
    </w:p>
    <w:p w14:paraId="537A1C5B" w14:textId="4C527DD1" w:rsidR="00941058" w:rsidRDefault="00941058" w:rsidP="008A44EA">
      <w:pPr>
        <w:pStyle w:val="NoSpacing"/>
        <w:rPr>
          <w:rFonts w:ascii="Consolas" w:hAnsi="Consolas" w:cs="Times New Roman"/>
          <w:sz w:val="24"/>
          <w:szCs w:val="24"/>
        </w:rPr>
      </w:pPr>
    </w:p>
    <w:p w14:paraId="698BD5CC" w14:textId="14378439" w:rsidR="003A6063" w:rsidRPr="00AF2E38" w:rsidRDefault="003A6063" w:rsidP="003A6063">
      <w:pPr>
        <w:pStyle w:val="NoSpacing"/>
        <w:rPr>
          <w:rFonts w:ascii="Times New Roman" w:hAnsi="Times New Roman" w:cs="Times New Roman"/>
          <w:i/>
          <w:iCs/>
          <w:sz w:val="24"/>
          <w:szCs w:val="24"/>
        </w:rPr>
      </w:pPr>
      <w:r w:rsidRPr="00AF2E38">
        <w:rPr>
          <w:rFonts w:ascii="Times New Roman" w:hAnsi="Times New Roman" w:cs="Times New Roman"/>
          <w:i/>
          <w:iCs/>
          <w:sz w:val="24"/>
          <w:szCs w:val="24"/>
        </w:rPr>
        <w:t xml:space="preserve"># Cross-calibrate NDVI among sensors using random forest models </w:t>
      </w:r>
      <w:r w:rsidR="00AF2E38">
        <w:rPr>
          <w:rFonts w:ascii="Times New Roman" w:hAnsi="Times New Roman" w:cs="Times New Roman"/>
          <w:i/>
          <w:iCs/>
          <w:sz w:val="24"/>
          <w:szCs w:val="24"/>
        </w:rPr>
        <w:t xml:space="preserve">(Figure </w:t>
      </w:r>
      <w:r w:rsidR="00CD5E51">
        <w:rPr>
          <w:rFonts w:ascii="Times New Roman" w:hAnsi="Times New Roman" w:cs="Times New Roman"/>
          <w:i/>
          <w:iCs/>
          <w:sz w:val="24"/>
          <w:szCs w:val="24"/>
        </w:rPr>
        <w:t>4</w:t>
      </w:r>
      <w:r w:rsidR="00AF2E38">
        <w:rPr>
          <w:rFonts w:ascii="Times New Roman" w:hAnsi="Times New Roman" w:cs="Times New Roman"/>
          <w:i/>
          <w:iCs/>
          <w:sz w:val="24"/>
          <w:szCs w:val="24"/>
        </w:rPr>
        <w:t xml:space="preserve"> and Table </w:t>
      </w:r>
      <w:r w:rsidR="00CD5E51">
        <w:rPr>
          <w:rFonts w:ascii="Times New Roman" w:hAnsi="Times New Roman" w:cs="Times New Roman"/>
          <w:i/>
          <w:iCs/>
          <w:sz w:val="24"/>
          <w:szCs w:val="24"/>
        </w:rPr>
        <w:t>3</w:t>
      </w:r>
      <w:r w:rsidR="00AF2E38">
        <w:rPr>
          <w:rFonts w:ascii="Times New Roman" w:hAnsi="Times New Roman" w:cs="Times New Roman"/>
          <w:i/>
          <w:iCs/>
          <w:sz w:val="24"/>
          <w:szCs w:val="24"/>
        </w:rPr>
        <w:t>)</w:t>
      </w:r>
      <w:r w:rsidRPr="00AF2E38">
        <w:rPr>
          <w:rFonts w:ascii="Times New Roman" w:hAnsi="Times New Roman" w:cs="Times New Roman"/>
          <w:i/>
          <w:iCs/>
          <w:sz w:val="24"/>
          <w:szCs w:val="24"/>
        </w:rPr>
        <w:t xml:space="preserve"> </w:t>
      </w:r>
    </w:p>
    <w:p w14:paraId="75C6EB33" w14:textId="01899151" w:rsidR="003A6063" w:rsidRPr="0094106D" w:rsidRDefault="000113B1" w:rsidP="003A6063">
      <w:pPr>
        <w:pStyle w:val="NoSpacing"/>
        <w:rPr>
          <w:rFonts w:ascii="Times New Roman" w:hAnsi="Times New Roman" w:cs="Times New Roman"/>
          <w:sz w:val="28"/>
          <w:szCs w:val="28"/>
        </w:rPr>
      </w:pPr>
      <w:r w:rsidRPr="0094106D">
        <w:rPr>
          <w:rFonts w:ascii="Consolas" w:hAnsi="Consolas" w:cs="Times New Roman"/>
          <w:sz w:val="20"/>
          <w:szCs w:val="20"/>
        </w:rPr>
        <w:t>lsat.dt &lt;- lsat_calibrate_rf(lsat.dt, band.or.si = 'ndvi' train.with.highlat.data = T, outdir = 'output/ndvi_xcal_smry/', overwrite.col = T)</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70A2FAB9" w:rsidR="00AF2E38" w:rsidRDefault="00AF2E38" w:rsidP="000113B1">
      <w:pPr>
        <w:pStyle w:val="NoSpacing"/>
        <w:rPr>
          <w:rFonts w:ascii="Times New Roman" w:hAnsi="Times New Roman" w:cs="Times New Roman"/>
          <w:sz w:val="24"/>
          <w:szCs w:val="24"/>
          <w:highlight w:val="yellow"/>
        </w:rPr>
      </w:pPr>
      <w:r>
        <w:rPr>
          <w:noProof/>
        </w:rPr>
        <w:drawing>
          <wp:inline distT="0" distB="0" distL="0" distR="0" wp14:anchorId="18A48872" wp14:editId="73E031B5">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inline>
        </w:drawing>
      </w:r>
    </w:p>
    <w:p w14:paraId="7503A127" w14:textId="389DC583"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Error metrics were derived internally by the random forest using out-of-</w:t>
      </w:r>
      <w:r w:rsidR="00AB15E1">
        <w:rPr>
          <w:rFonts w:ascii="Times New Roman" w:hAnsi="Times New Roman" w:cs="Times New Roman"/>
          <w:sz w:val="24"/>
          <w:szCs w:val="24"/>
        </w:rPr>
        <w:lastRenderedPageBreak/>
        <w:t xml:space="preserve">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6B39FCD5" w14:textId="6D957113"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Fit phenological models (cubic splines) to time series</w:t>
      </w:r>
      <w:r w:rsidR="00EF290A">
        <w:rPr>
          <w:rFonts w:ascii="Times New Roman" w:hAnsi="Times New Roman" w:cs="Times New Roman"/>
          <w:i/>
          <w:iCs/>
          <w:sz w:val="24"/>
          <w:szCs w:val="24"/>
        </w:rPr>
        <w:t xml:space="preserve"> </w:t>
      </w:r>
      <w:r w:rsidR="008251A3">
        <w:rPr>
          <w:rFonts w:ascii="Times New Roman" w:hAnsi="Times New Roman" w:cs="Times New Roman"/>
          <w:i/>
          <w:iCs/>
          <w:sz w:val="24"/>
          <w:szCs w:val="24"/>
        </w:rPr>
        <w:t xml:space="preserve">at each sample location </w:t>
      </w:r>
      <w:r w:rsidR="00EF290A">
        <w:rPr>
          <w:rFonts w:ascii="Times New Roman" w:hAnsi="Times New Roman" w:cs="Times New Roman"/>
          <w:i/>
          <w:iCs/>
          <w:sz w:val="24"/>
          <w:szCs w:val="24"/>
        </w:rPr>
        <w:t xml:space="preserve">(Figure </w:t>
      </w:r>
      <w:r w:rsidR="00885AA9">
        <w:rPr>
          <w:rFonts w:ascii="Times New Roman" w:hAnsi="Times New Roman" w:cs="Times New Roman"/>
          <w:i/>
          <w:iCs/>
          <w:sz w:val="24"/>
          <w:szCs w:val="24"/>
        </w:rPr>
        <w:t>5</w:t>
      </w:r>
      <w:r w:rsidR="00EF290A">
        <w:rPr>
          <w:rFonts w:ascii="Times New Roman" w:hAnsi="Times New Roman" w:cs="Times New Roman"/>
          <w:i/>
          <w:iCs/>
          <w:sz w:val="24"/>
          <w:szCs w:val="24"/>
        </w:rPr>
        <w:t>)</w:t>
      </w:r>
    </w:p>
    <w:p w14:paraId="2AA57A94" w14:textId="6098B564"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pheno.dt &lt;- lsat_fit_phenological_curves(lsat.dt, si = 'ndvi')</w:t>
      </w:r>
    </w:p>
    <w:p w14:paraId="7B661930" w14:textId="5BC2C5AF" w:rsidR="00A70F9A" w:rsidRDefault="00A70F9A" w:rsidP="003A6063">
      <w:pPr>
        <w:pStyle w:val="NoSpacing"/>
        <w:rPr>
          <w:rFonts w:ascii="Times New Roman" w:hAnsi="Times New Roman" w:cs="Times New Roman"/>
          <w:sz w:val="24"/>
          <w:szCs w:val="24"/>
        </w:rPr>
      </w:pPr>
    </w:p>
    <w:p w14:paraId="5A26A71C" w14:textId="77777777" w:rsidR="00EF2C33" w:rsidRDefault="00EF2C33" w:rsidP="003A6063">
      <w:pPr>
        <w:pStyle w:val="NoSpacing"/>
        <w:rPr>
          <w:rFonts w:ascii="Times New Roman" w:hAnsi="Times New Roman" w:cs="Times New Roman"/>
          <w:sz w:val="24"/>
          <w:szCs w:val="24"/>
        </w:rPr>
      </w:pPr>
    </w:p>
    <w:p w14:paraId="732456A1" w14:textId="7330E093" w:rsidR="009352DA" w:rsidRDefault="00E711A1" w:rsidP="003A6063">
      <w:pPr>
        <w:pStyle w:val="NoSpacing"/>
        <w:rPr>
          <w:rFonts w:ascii="Times New Roman" w:hAnsi="Times New Roman" w:cs="Times New Roman"/>
          <w:sz w:val="24"/>
          <w:szCs w:val="24"/>
        </w:rPr>
      </w:pPr>
      <w:r w:rsidRPr="00E711A1">
        <w:rPr>
          <w:rFonts w:ascii="Times New Roman" w:hAnsi="Times New Roman" w:cs="Times New Roman"/>
          <w:sz w:val="24"/>
          <w:szCs w:val="24"/>
          <w:highlight w:val="yellow"/>
        </w:rPr>
        <w:t xml:space="preserve">Figure </w:t>
      </w:r>
      <w:r w:rsidR="00885AA9">
        <w:rPr>
          <w:rFonts w:ascii="Times New Roman" w:hAnsi="Times New Roman" w:cs="Times New Roman"/>
          <w:sz w:val="24"/>
          <w:szCs w:val="24"/>
          <w:highlight w:val="yellow"/>
        </w:rPr>
        <w:t>5</w:t>
      </w:r>
      <w:r w:rsidRPr="00E711A1">
        <w:rPr>
          <w:rFonts w:ascii="Times New Roman" w:hAnsi="Times New Roman" w:cs="Times New Roman"/>
          <w:sz w:val="24"/>
          <w:szCs w:val="24"/>
          <w:highlight w:val="yellow"/>
        </w:rPr>
        <w:t xml:space="preserve">. </w:t>
      </w:r>
      <w:r w:rsidR="00EF2C33">
        <w:rPr>
          <w:rFonts w:ascii="Times New Roman" w:hAnsi="Times New Roman" w:cs="Times New Roman"/>
          <w:sz w:val="24"/>
          <w:szCs w:val="24"/>
        </w:rPr>
        <w:t xml:space="preserve">Examples </w:t>
      </w:r>
    </w:p>
    <w:p w14:paraId="5DA07289" w14:textId="77777777" w:rsidR="009352DA" w:rsidRPr="003A6063" w:rsidRDefault="009352DA" w:rsidP="003A6063">
      <w:pPr>
        <w:pStyle w:val="NoSpacing"/>
        <w:rPr>
          <w:rFonts w:ascii="Times New Roman" w:hAnsi="Times New Roman" w:cs="Times New Roman"/>
          <w:sz w:val="24"/>
          <w:szCs w:val="24"/>
        </w:rPr>
      </w:pPr>
    </w:p>
    <w:p w14:paraId="5736DD5C" w14:textId="7558BC3B"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sidR="00BC4C4C">
        <w:rPr>
          <w:rFonts w:ascii="Times New Roman" w:hAnsi="Times New Roman" w:cs="Times New Roman"/>
          <w:i/>
          <w:iCs/>
          <w:sz w:val="24"/>
          <w:szCs w:val="24"/>
        </w:rPr>
        <w:t xml:space="preserve">for </w:t>
      </w:r>
      <w:r>
        <w:rPr>
          <w:rFonts w:ascii="Times New Roman" w:hAnsi="Times New Roman" w:cs="Times New Roman"/>
          <w:i/>
          <w:iCs/>
          <w:sz w:val="24"/>
          <w:szCs w:val="24"/>
        </w:rPr>
        <w:t xml:space="preserve">each </w:t>
      </w:r>
      <w:r w:rsidRPr="003A6063">
        <w:rPr>
          <w:rFonts w:ascii="Times New Roman" w:hAnsi="Times New Roman" w:cs="Times New Roman"/>
          <w:i/>
          <w:iCs/>
          <w:sz w:val="24"/>
          <w:szCs w:val="24"/>
        </w:rPr>
        <w:t>growing season</w:t>
      </w:r>
    </w:p>
    <w:p w14:paraId="6ED6EB82" w14:textId="02A669B2"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gs.dt &lt;- lsat_summarize_growing_seasons(lsat.pheno.dt, si = 'ndvi')</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51E0C8E2"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Evaluate the estimates of annual maximum NDVI</w:t>
      </w:r>
      <w:r w:rsidR="008361F7">
        <w:rPr>
          <w:rFonts w:ascii="Times New Roman" w:hAnsi="Times New Roman" w:cs="Times New Roman"/>
          <w:i/>
          <w:iCs/>
          <w:sz w:val="24"/>
          <w:szCs w:val="24"/>
        </w:rPr>
        <w:t xml:space="preserve"> (Figure </w:t>
      </w:r>
      <w:r w:rsidR="00885AA9">
        <w:rPr>
          <w:rFonts w:ascii="Times New Roman" w:hAnsi="Times New Roman" w:cs="Times New Roman"/>
          <w:i/>
          <w:iCs/>
          <w:sz w:val="24"/>
          <w:szCs w:val="24"/>
        </w:rPr>
        <w:t>6</w:t>
      </w:r>
      <w:r w:rsidR="008361F7">
        <w:rPr>
          <w:rFonts w:ascii="Times New Roman" w:hAnsi="Times New Roman" w:cs="Times New Roman"/>
          <w:i/>
          <w:iCs/>
          <w:sz w:val="24"/>
          <w:szCs w:val="24"/>
        </w:rPr>
        <w:t>)</w:t>
      </w:r>
    </w:p>
    <w:p w14:paraId="27320EE2" w14:textId="31140BB2"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eval.dt &lt;- lsat_evaluate_phenological_max(lsat.pheno.dt, si = 'ndvi')</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61137FBA"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Summary of how raw 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then 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lastRenderedPageBreak/>
        <w:t>Part 3: Analyze vegetation greenness time series</w:t>
      </w:r>
    </w:p>
    <w:p w14:paraId="4BC225C3" w14:textId="77777777" w:rsidR="003C7D0B" w:rsidRPr="003A6063" w:rsidRDefault="003C7D0B" w:rsidP="003A6063">
      <w:pPr>
        <w:pStyle w:val="NoSpacing"/>
        <w:rPr>
          <w:rFonts w:ascii="Times New Roman" w:hAnsi="Times New Roman" w:cs="Times New Roman"/>
          <w:sz w:val="24"/>
          <w:szCs w:val="24"/>
        </w:rPr>
      </w:pPr>
    </w:p>
    <w:p w14:paraId="146145F8" w14:textId="3ACB8CDE"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ompute temporal trend in NDVImax</w:t>
      </w:r>
      <w:r w:rsidR="00EF290A">
        <w:rPr>
          <w:rFonts w:ascii="Times New Roman" w:hAnsi="Times New Roman" w:cs="Times New Roman"/>
          <w:i/>
          <w:iCs/>
          <w:sz w:val="24"/>
          <w:szCs w:val="24"/>
        </w:rPr>
        <w:t xml:space="preserve"> (Figure</w:t>
      </w:r>
      <w:r w:rsidR="00885AA9">
        <w:rPr>
          <w:rFonts w:ascii="Times New Roman" w:hAnsi="Times New Roman" w:cs="Times New Roman"/>
          <w:i/>
          <w:iCs/>
          <w:sz w:val="24"/>
          <w:szCs w:val="24"/>
        </w:rPr>
        <w:t xml:space="preserve"> 7</w:t>
      </w:r>
      <w:r w:rsidR="00EF290A">
        <w:rPr>
          <w:rFonts w:ascii="Times New Roman" w:hAnsi="Times New Roman" w:cs="Times New Roman"/>
          <w:i/>
          <w:iCs/>
          <w:sz w:val="24"/>
          <w:szCs w:val="24"/>
        </w:rPr>
        <w:t>)</w:t>
      </w:r>
    </w:p>
    <w:p w14:paraId="72C6093E" w14:textId="2F16BEA8"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trend.dt &lt;- lsat_calc_trend(lsat.gs.dt, si = 'ndvi.max', yrs</w:t>
      </w:r>
      <w:r w:rsidR="00E46970" w:rsidRPr="00AA2D22">
        <w:rPr>
          <w:rFonts w:ascii="Consolas" w:hAnsi="Consolas" w:cs="Times New Roman"/>
          <w:sz w:val="20"/>
          <w:szCs w:val="20"/>
        </w:rPr>
        <w:t xml:space="preserve"> </w:t>
      </w:r>
      <w:r w:rsidRPr="00AA2D22">
        <w:rPr>
          <w:rFonts w:ascii="Consolas" w:hAnsi="Consolas" w:cs="Times New Roman"/>
          <w:sz w:val="20"/>
          <w:szCs w:val="20"/>
        </w:rPr>
        <w:t>=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03F22327" w:rsidR="00941058" w:rsidRDefault="00FB6DC3" w:rsidP="008A44EA">
      <w:pPr>
        <w:pStyle w:val="NoSpacing"/>
        <w:rPr>
          <w:rFonts w:ascii="Consolas" w:hAnsi="Consolas" w:cs="Times New Roman"/>
          <w:sz w:val="24"/>
          <w:szCs w:val="24"/>
        </w:rPr>
      </w:pPr>
      <w:r>
        <w:rPr>
          <w:noProof/>
        </w:rPr>
        <w:drawing>
          <wp:inline distT="0" distB="0" distL="0" distR="0" wp14:anchorId="5CABF4F2" wp14:editId="156780F4">
            <wp:extent cx="5486400" cy="27432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B3B3B39" w14:textId="38CED015" w:rsidR="00FB6DC3"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885AA9">
        <w:rPr>
          <w:rFonts w:ascii="Times New Roman" w:hAnsi="Times New Roman" w:cs="Times New Roman"/>
          <w:sz w:val="24"/>
          <w:szCs w:val="24"/>
        </w:rPr>
        <w:t>7</w:t>
      </w:r>
      <w:r>
        <w:rPr>
          <w:rFonts w:ascii="Times New Roman" w:hAnsi="Times New Roman" w:cs="Times New Roman"/>
          <w:sz w:val="24"/>
          <w:szCs w:val="24"/>
        </w:rPr>
        <w:t>. Distribution of total percent change in 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the study area on Disko Island</w:t>
      </w:r>
      <w:r>
        <w:rPr>
          <w:rFonts w:ascii="Times New Roman" w:hAnsi="Times New Roman" w:cs="Times New Roman"/>
          <w:sz w:val="24"/>
          <w:szCs w:val="24"/>
        </w:rPr>
        <w:t xml:space="preserve">. </w:t>
      </w:r>
    </w:p>
    <w:p w14:paraId="1D444977" w14:textId="77777777" w:rsidR="00397810" w:rsidRPr="00FB6DC3" w:rsidRDefault="00397810" w:rsidP="008A44EA">
      <w:pPr>
        <w:pStyle w:val="NoSpacing"/>
        <w:rPr>
          <w:rFonts w:ascii="Times New Roman" w:hAnsi="Times New Roman" w:cs="Times New Roman"/>
          <w:sz w:val="24"/>
          <w:szCs w:val="24"/>
        </w:rPr>
      </w:pP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708E3468"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derived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 functionality of this software by analyzing changes in vegetation greenness across a tundra landscape on Disko Island but underscore these tools are also well suited for sample-based analyses of large geographic regions, such as the Arctic tundra biome.</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assessment and monitoring of vegetation greenness over the past four decades</w:t>
      </w:r>
      <w:r w:rsidR="00FB5579">
        <w:rPr>
          <w:rFonts w:ascii="Times New Roman" w:hAnsi="Times New Roman" w:cs="Times New Roman"/>
          <w:sz w:val="24"/>
          <w:szCs w:val="24"/>
        </w:rPr>
        <w:t xml:space="preserve">. </w:t>
      </w:r>
    </w:p>
    <w:p w14:paraId="4BF28172" w14:textId="77777777" w:rsidR="006264F9" w:rsidRDefault="006264F9" w:rsidP="00F751FB">
      <w:pPr>
        <w:pStyle w:val="NoSpacing"/>
        <w:rPr>
          <w:rFonts w:ascii="Times New Roman" w:hAnsi="Times New Roman" w:cs="Times New Roman"/>
          <w:sz w:val="24"/>
          <w:szCs w:val="24"/>
        </w:rPr>
      </w:pPr>
    </w:p>
    <w:p w14:paraId="69B968FC" w14:textId="77777777" w:rsidR="00D8312E" w:rsidRDefault="00BE49FA" w:rsidP="00C81F1B">
      <w:pPr>
        <w:pStyle w:val="Heading1"/>
      </w:pPr>
      <w:r w:rsidRPr="00BE49FA">
        <w:t>Literature cited</w:t>
      </w:r>
    </w:p>
    <w:p w14:paraId="00322A15" w14:textId="77777777" w:rsidR="00D8312E" w:rsidRDefault="00D8312E" w:rsidP="00C81F1B">
      <w:pPr>
        <w:pStyle w:val="Heading1"/>
      </w:pPr>
    </w:p>
    <w:p w14:paraId="293CF279" w14:textId="77777777" w:rsidR="003A652A" w:rsidRPr="003A652A" w:rsidRDefault="00D8312E" w:rsidP="003A652A">
      <w:pPr>
        <w:pStyle w:val="EndNoteBibliography"/>
        <w:spacing w:after="0"/>
        <w:ind w:left="720" w:hanging="720"/>
      </w:pPr>
      <w:r>
        <w:fldChar w:fldCharType="begin"/>
      </w:r>
      <w:r>
        <w:instrText xml:space="preserve"> ADDIN EN.REFLIST </w:instrText>
      </w:r>
      <w:r>
        <w:fldChar w:fldCharType="separate"/>
      </w:r>
      <w:r w:rsidR="003A652A" w:rsidRPr="003A652A">
        <w:t xml:space="preserve">Aybar, C., Q. Wu, L. Bautista, R. Yali, and A. Barja. 2020. rgee: An R package for interacting with Google Earth Engine. Journal of Open Source Software </w:t>
      </w:r>
      <w:r w:rsidR="003A652A" w:rsidRPr="003A652A">
        <w:rPr>
          <w:b/>
        </w:rPr>
        <w:t>5</w:t>
      </w:r>
      <w:r w:rsidR="003A652A" w:rsidRPr="003A652A">
        <w:t>:2272.</w:t>
      </w:r>
    </w:p>
    <w:p w14:paraId="3C3D44B0" w14:textId="77777777" w:rsidR="003A652A" w:rsidRPr="003A652A" w:rsidRDefault="003A652A" w:rsidP="003A652A">
      <w:pPr>
        <w:pStyle w:val="EndNoteBibliography"/>
        <w:ind w:left="720" w:hanging="720"/>
      </w:pPr>
      <w:r w:rsidRPr="003A652A">
        <w:t xml:space="preserve">Badgley, G., C. B. Field, and J. A. Berry. 2017. Canopy near-infrared reflectance and terrestrial photosynthesis. Science Advances </w:t>
      </w:r>
      <w:r w:rsidRPr="003A652A">
        <w:rPr>
          <w:b/>
        </w:rPr>
        <w:t>3</w:t>
      </w:r>
      <w:r w:rsidRPr="003A652A">
        <w:t>:e1602244</w:t>
      </w:r>
    </w:p>
    <w:p w14:paraId="0D8DC436" w14:textId="77777777" w:rsidR="003A652A" w:rsidRPr="003A652A" w:rsidRDefault="003A652A" w:rsidP="003A652A">
      <w:pPr>
        <w:pStyle w:val="EndNoteBibliography"/>
        <w:spacing w:after="0"/>
      </w:pPr>
    </w:p>
    <w:p w14:paraId="11C8CD23" w14:textId="77777777" w:rsidR="003A652A" w:rsidRPr="003A652A" w:rsidRDefault="003A652A" w:rsidP="003A652A">
      <w:pPr>
        <w:pStyle w:val="EndNoteBibliography"/>
        <w:spacing w:after="0"/>
        <w:ind w:left="720" w:hanging="720"/>
      </w:pPr>
      <w:r w:rsidRPr="003A652A">
        <w:t>Berner, L. T., and S. J. Goetz. In Review. Vegetation greenness trends consistent with a boreal forest biome shift.</w:t>
      </w:r>
    </w:p>
    <w:p w14:paraId="3674E808" w14:textId="77777777" w:rsidR="003A652A" w:rsidRPr="003A652A" w:rsidRDefault="003A652A" w:rsidP="003A652A">
      <w:pPr>
        <w:pStyle w:val="EndNoteBibliography"/>
        <w:spacing w:after="0"/>
        <w:ind w:left="720" w:hanging="720"/>
      </w:pPr>
      <w:r w:rsidRPr="003A652A">
        <w:t xml:space="preserve">Berner, L. T., P. Jantz, K. D. Tape, and S. J. Goetz. 2018. Tundra plant aboveground biomass and shrub dominance mapped across the North Slope of Alaska. Environmental Research Letters </w:t>
      </w:r>
      <w:r w:rsidRPr="003A652A">
        <w:rPr>
          <w:b/>
        </w:rPr>
        <w:t>13</w:t>
      </w:r>
      <w:r w:rsidRPr="003A652A">
        <w:t>:035002.</w:t>
      </w:r>
    </w:p>
    <w:p w14:paraId="3EF8DC39" w14:textId="77777777" w:rsidR="003A652A" w:rsidRPr="003A652A" w:rsidRDefault="003A652A" w:rsidP="003A652A">
      <w:pPr>
        <w:pStyle w:val="EndNoteBibliography"/>
        <w:spacing w:after="0"/>
        <w:ind w:left="720" w:hanging="720"/>
      </w:pPr>
      <w:r w:rsidRPr="003A652A">
        <w:lastRenderedPageBreak/>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3A652A">
        <w:rPr>
          <w:b/>
        </w:rPr>
        <w:t>11</w:t>
      </w:r>
      <w:r w:rsidRPr="003A652A">
        <w:t>:4621.</w:t>
      </w:r>
    </w:p>
    <w:p w14:paraId="286265B2" w14:textId="77777777" w:rsidR="003A652A" w:rsidRPr="003A652A" w:rsidRDefault="003A652A" w:rsidP="003A652A">
      <w:pPr>
        <w:pStyle w:val="EndNoteBibliography"/>
        <w:spacing w:after="0"/>
        <w:ind w:left="720" w:hanging="720"/>
      </w:pPr>
      <w:r w:rsidRPr="003A652A">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3A652A">
        <w:rPr>
          <w:b/>
        </w:rPr>
        <w:t>14</w:t>
      </w:r>
      <w:r w:rsidRPr="003A652A">
        <w:t>:085010.</w:t>
      </w:r>
    </w:p>
    <w:p w14:paraId="0A387586" w14:textId="77777777" w:rsidR="003A652A" w:rsidRPr="003A652A" w:rsidRDefault="003A652A" w:rsidP="003A652A">
      <w:pPr>
        <w:pStyle w:val="EndNoteBibliography"/>
        <w:spacing w:after="0"/>
        <w:ind w:left="720" w:hanging="720"/>
      </w:pPr>
      <w:r w:rsidRPr="003A652A">
        <w:t xml:space="preserve">Boyd, M. A., L. T. Berner, A. C. Foster, S. J. Goetz, B. M. Rogers, X. J. Walker, and M. C. Mack. 2021. Historic declines in growth portend trembling aspen death during a contemporary leaf miner outbreak in Alaska. Ecosphere </w:t>
      </w:r>
      <w:r w:rsidRPr="003A652A">
        <w:rPr>
          <w:b/>
        </w:rPr>
        <w:t>12</w:t>
      </w:r>
      <w:r w:rsidRPr="003A652A">
        <w:t>:e03569.</w:t>
      </w:r>
    </w:p>
    <w:p w14:paraId="546BA92D" w14:textId="77777777" w:rsidR="003A652A" w:rsidRPr="003A652A" w:rsidRDefault="003A652A" w:rsidP="003A652A">
      <w:pPr>
        <w:pStyle w:val="EndNoteBibliography"/>
        <w:spacing w:after="0"/>
        <w:ind w:left="720" w:hanging="720"/>
      </w:pPr>
      <w:r w:rsidRPr="003A652A">
        <w:t xml:space="preserve">Breiman, L. 2001. Random Forests. Machine Learning </w:t>
      </w:r>
      <w:r w:rsidRPr="003A652A">
        <w:rPr>
          <w:b/>
        </w:rPr>
        <w:t>45</w:t>
      </w:r>
      <w:r w:rsidRPr="003A652A">
        <w:t>:5-32.</w:t>
      </w:r>
    </w:p>
    <w:p w14:paraId="2A3E5DAC" w14:textId="5539E3BD" w:rsidR="003A652A" w:rsidRPr="003A652A" w:rsidRDefault="003A652A" w:rsidP="003A652A">
      <w:pPr>
        <w:pStyle w:val="EndNoteBibliography"/>
        <w:spacing w:after="0"/>
        <w:ind w:left="720" w:hanging="720"/>
      </w:pPr>
      <w:r w:rsidRPr="003A652A">
        <w:t xml:space="preserve">Bronaugh, D., and A. Werner. 2012. zyp: Zhang + Yue-Pilon trends package. R package version 0.10-1.1. </w:t>
      </w:r>
      <w:hyperlink r:id="rId19" w:history="1">
        <w:r w:rsidRPr="003A652A">
          <w:rPr>
            <w:rStyle w:val="Hyperlink"/>
          </w:rPr>
          <w:t>https://CRAN.R-project.org/package=zyp</w:t>
        </w:r>
      </w:hyperlink>
      <w:r w:rsidRPr="003A652A">
        <w:t>.</w:t>
      </w:r>
    </w:p>
    <w:p w14:paraId="2F505789" w14:textId="77777777" w:rsidR="003A652A" w:rsidRPr="003A652A" w:rsidRDefault="003A652A" w:rsidP="003A652A">
      <w:pPr>
        <w:pStyle w:val="EndNoteBibliography"/>
        <w:spacing w:after="0"/>
        <w:ind w:left="720" w:hanging="720"/>
      </w:pPr>
      <w:r w:rsidRPr="003A652A">
        <w:t xml:space="preserve">Camps-Valls, G., M. Campos-Taberner, Á. Moreno-Martínez, S. Walther, G. Duveiller, A. Cescatti, M. D. Mahecha, J. Muñoz-Marí, F. J. García-Haro, and L. Guanter. 2021. A unified vegetation index for quantifying the terrestrial biosphere. Science Advances </w:t>
      </w:r>
      <w:r w:rsidRPr="003A652A">
        <w:rPr>
          <w:b/>
        </w:rPr>
        <w:t>7</w:t>
      </w:r>
      <w:r w:rsidRPr="003A652A">
        <w:t>:eabc7447.</w:t>
      </w:r>
    </w:p>
    <w:p w14:paraId="4AC0156B" w14:textId="77777777" w:rsidR="003A652A" w:rsidRPr="003A652A" w:rsidRDefault="003A652A" w:rsidP="003A652A">
      <w:pPr>
        <w:pStyle w:val="EndNoteBibliography"/>
        <w:ind w:left="720" w:hanging="720"/>
      </w:pPr>
      <w:r w:rsidRPr="003A652A">
        <w:t>dos Santos, A. 2017. landsat8: Landsat 8 Imagery Rescaled to Reflectance, Radiance and/or</w:t>
      </w:r>
    </w:p>
    <w:p w14:paraId="0EF95A85" w14:textId="0A5E8CF6" w:rsidR="003A652A" w:rsidRPr="003A652A" w:rsidRDefault="003A652A" w:rsidP="003A652A">
      <w:pPr>
        <w:pStyle w:val="EndNoteBibliography"/>
        <w:spacing w:after="0"/>
        <w:ind w:left="720" w:hanging="720"/>
      </w:pPr>
      <w:r w:rsidRPr="003A652A">
        <w:t xml:space="preserve">Temperature. R package version 0.1-10. </w:t>
      </w:r>
      <w:hyperlink r:id="rId20" w:history="1">
        <w:r w:rsidRPr="003A652A">
          <w:rPr>
            <w:rStyle w:val="Hyperlink"/>
          </w:rPr>
          <w:t>https://CRAN.R-project.org/package=landsat8</w:t>
        </w:r>
      </w:hyperlink>
      <w:r w:rsidRPr="003A652A">
        <w:t>.</w:t>
      </w:r>
    </w:p>
    <w:p w14:paraId="2FF4A5E6" w14:textId="77777777" w:rsidR="003A652A" w:rsidRPr="003A652A" w:rsidRDefault="003A652A" w:rsidP="003A652A">
      <w:pPr>
        <w:pStyle w:val="EndNoteBibliography"/>
        <w:spacing w:after="0"/>
        <w:ind w:left="720" w:hanging="720"/>
      </w:pPr>
      <w:r w:rsidRPr="003A652A">
        <w:rPr>
          <w:rFonts w:hint="eastAsia"/>
        </w:rPr>
        <w:t>Gaglioti, B., L. T. Berner, B. M. Jones, K. M. Orndahl, A. P. Williams, L. Andreu</w:t>
      </w:r>
      <w:r w:rsidRPr="003A652A">
        <w:rPr>
          <w:rFonts w:hint="eastAsia"/>
        </w:rPr>
        <w:t>‐</w:t>
      </w:r>
      <w:r w:rsidRPr="003A652A">
        <w:rPr>
          <w:rFonts w:hint="eastAsia"/>
        </w:rPr>
        <w:t>Hayles, R. D</w:t>
      </w:r>
      <w:r w:rsidRPr="003A652A">
        <w:rPr>
          <w:rFonts w:hint="eastAsia"/>
        </w:rPr>
        <w:t>’</w:t>
      </w:r>
      <w:r w:rsidRPr="003A652A">
        <w:rPr>
          <w:rFonts w:hint="eastAsia"/>
        </w:rPr>
        <w:t>Arrigo, S. J. Goetz, and D. H. Mann. 2021. Tussocks enduring or shrubs greening: Alternat</w:t>
      </w:r>
      <w:r w:rsidRPr="003A652A">
        <w:t xml:space="preserve">e responses to changing fire regimes in the Noatak River Valley, Alaska. Journal of Geophysical Research: Biogeosciences </w:t>
      </w:r>
      <w:r w:rsidRPr="003A652A">
        <w:rPr>
          <w:b/>
        </w:rPr>
        <w:t>126</w:t>
      </w:r>
      <w:r w:rsidRPr="003A652A">
        <w:t>:e2020JG006009.</w:t>
      </w:r>
    </w:p>
    <w:p w14:paraId="7C13F83E" w14:textId="77777777" w:rsidR="003A652A" w:rsidRPr="003A652A" w:rsidRDefault="003A652A" w:rsidP="003A652A">
      <w:pPr>
        <w:pStyle w:val="EndNoteBibliography"/>
        <w:spacing w:after="0"/>
        <w:ind w:left="720" w:hanging="720"/>
      </w:pPr>
      <w:r w:rsidRPr="003A652A">
        <w:t xml:space="preserve">Gao, B.-C. 1996. NDWI—A normalized difference water index for remote sensing of vegetation liquid water from space. Remote Sensing of Environment </w:t>
      </w:r>
      <w:r w:rsidRPr="003A652A">
        <w:rPr>
          <w:b/>
        </w:rPr>
        <w:t>58</w:t>
      </w:r>
      <w:r w:rsidRPr="003A652A">
        <w:t>:257-266.</w:t>
      </w:r>
    </w:p>
    <w:p w14:paraId="70ECA35E" w14:textId="77777777" w:rsidR="003A652A" w:rsidRPr="003A652A" w:rsidRDefault="003A652A" w:rsidP="003A652A">
      <w:pPr>
        <w:pStyle w:val="EndNoteBibliography"/>
        <w:spacing w:after="0"/>
        <w:ind w:left="720" w:hanging="720"/>
      </w:pPr>
      <w:r w:rsidRPr="003A652A">
        <w:t xml:space="preserve">Gitelson, A. A. 2004. Wide dynamic range vegetation index for remote quantification of biophysical characteristics of vegetation. Journal of plant physiology </w:t>
      </w:r>
      <w:r w:rsidRPr="003A652A">
        <w:rPr>
          <w:b/>
        </w:rPr>
        <w:t>161</w:t>
      </w:r>
      <w:r w:rsidRPr="003A652A">
        <w:t>:165-173.</w:t>
      </w:r>
    </w:p>
    <w:p w14:paraId="24E4941F" w14:textId="77777777" w:rsidR="003A652A" w:rsidRPr="003A652A" w:rsidRDefault="003A652A" w:rsidP="003A652A">
      <w:pPr>
        <w:pStyle w:val="EndNoteBibliography"/>
        <w:spacing w:after="0"/>
        <w:ind w:left="720" w:hanging="720"/>
      </w:pPr>
      <w:r w:rsidRPr="003A652A">
        <w:t xml:space="preserve">Gitelson, A. A., and M. N. Merzlyak. 1998. Remote sensing of chlorophyll concentration in higher plant leaves. Advances in Space Research </w:t>
      </w:r>
      <w:r w:rsidRPr="003A652A">
        <w:rPr>
          <w:b/>
        </w:rPr>
        <w:t>22</w:t>
      </w:r>
      <w:r w:rsidRPr="003A652A">
        <w:t>:689-692.</w:t>
      </w:r>
    </w:p>
    <w:p w14:paraId="02E09D0E" w14:textId="77777777" w:rsidR="003A652A" w:rsidRPr="003A652A" w:rsidRDefault="003A652A" w:rsidP="003A652A">
      <w:pPr>
        <w:pStyle w:val="EndNoteBibliography"/>
        <w:spacing w:after="0"/>
        <w:ind w:left="720" w:hanging="720"/>
      </w:pPr>
      <w:r w:rsidRPr="003A652A">
        <w:t xml:space="preserve">Gorelick, N., M. Hancher, M. Dixon, S. Ilyushchenko, D. Thau, and R. Moore. 2017. Google Earth Engine: Planetary-scale geospatial analysis for everyone. Remote Sensing of Environment </w:t>
      </w:r>
      <w:r w:rsidRPr="003A652A">
        <w:rPr>
          <w:b/>
        </w:rPr>
        <w:t>202</w:t>
      </w:r>
      <w:r w:rsidRPr="003A652A">
        <w:t>:18-27.</w:t>
      </w:r>
    </w:p>
    <w:p w14:paraId="5CEED163" w14:textId="77777777" w:rsidR="003A652A" w:rsidRPr="003A652A" w:rsidRDefault="003A652A" w:rsidP="003A652A">
      <w:pPr>
        <w:pStyle w:val="EndNoteBibliography"/>
        <w:spacing w:after="0"/>
        <w:ind w:left="720" w:hanging="720"/>
      </w:pPr>
      <w:r w:rsidRPr="003A652A">
        <w:t xml:space="preserve">Goslee, S. 2011. Analyzing remote sensing data in R: The Landsat Package. The Journal of Statistial Software </w:t>
      </w:r>
      <w:r w:rsidRPr="003A652A">
        <w:rPr>
          <w:b/>
        </w:rPr>
        <w:t>43</w:t>
      </w:r>
      <w:r w:rsidRPr="003A652A">
        <w:t>.</w:t>
      </w:r>
    </w:p>
    <w:p w14:paraId="6A521450" w14:textId="77777777" w:rsidR="003A652A" w:rsidRPr="003A652A" w:rsidRDefault="003A652A" w:rsidP="003A652A">
      <w:pPr>
        <w:pStyle w:val="EndNoteBibliography"/>
        <w:spacing w:after="0"/>
        <w:ind w:left="720" w:hanging="720"/>
      </w:pPr>
      <w:r w:rsidRPr="003A652A">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3A652A">
        <w:rPr>
          <w:b/>
        </w:rPr>
        <w:t>342</w:t>
      </w:r>
      <w:r w:rsidRPr="003A652A">
        <w:t>:850.</w:t>
      </w:r>
    </w:p>
    <w:p w14:paraId="2DDE2CA8" w14:textId="77777777" w:rsidR="003A652A" w:rsidRPr="003A652A" w:rsidRDefault="003A652A" w:rsidP="003A652A">
      <w:pPr>
        <w:pStyle w:val="EndNoteBibliography"/>
        <w:spacing w:after="0"/>
        <w:ind w:left="720" w:hanging="720"/>
      </w:pPr>
      <w:r w:rsidRPr="003A652A">
        <w:t xml:space="preserve">Hardisky, M., V. Klemas, and M. Smart. 1983. The influence of soil salinity, growth form, and leaf moisture on the spectral radiance of Spartina alterniflora. Photogrammetric Engineering &amp; Remote Sensing </w:t>
      </w:r>
      <w:r w:rsidRPr="003A652A">
        <w:rPr>
          <w:b/>
        </w:rPr>
        <w:t>49</w:t>
      </w:r>
      <w:r w:rsidRPr="003A652A">
        <w:t>:77-83.</w:t>
      </w:r>
    </w:p>
    <w:p w14:paraId="679636DB" w14:textId="6B26F9D7" w:rsidR="003A652A" w:rsidRPr="003A652A" w:rsidRDefault="003A652A" w:rsidP="003A652A">
      <w:pPr>
        <w:pStyle w:val="EndNoteBibliography"/>
        <w:spacing w:after="0"/>
        <w:ind w:left="720" w:hanging="720"/>
      </w:pPr>
      <w:r w:rsidRPr="003A652A">
        <w:t xml:space="preserve">Howat, I., A. Negrete, and B. Smith. 2015. MEaSUREs Greenland Ice Mapping Project (GIMP) Digital Elevation Model, Version 1. NASA National Snow and Ice Data Center Distributed Active Archive Center. doi: </w:t>
      </w:r>
      <w:hyperlink r:id="rId21" w:history="1">
        <w:r w:rsidRPr="003A652A">
          <w:rPr>
            <w:rStyle w:val="Hyperlink"/>
          </w:rPr>
          <w:t>https://doi.org/10.5067/NV34YUIXLP9W</w:t>
        </w:r>
      </w:hyperlink>
      <w:r w:rsidRPr="003A652A">
        <w:t>. [2021-11-23], Boulder, Colorado USA.</w:t>
      </w:r>
    </w:p>
    <w:p w14:paraId="5411C659" w14:textId="77777777" w:rsidR="003A652A" w:rsidRPr="003A652A" w:rsidRDefault="003A652A" w:rsidP="003A652A">
      <w:pPr>
        <w:pStyle w:val="EndNoteBibliography"/>
        <w:spacing w:after="0"/>
        <w:ind w:left="720" w:hanging="720"/>
      </w:pPr>
      <w:r w:rsidRPr="003A652A">
        <w:t xml:space="preserve">Howat, I. M., A. Negrete, and B. E. Smith. 2014. The Greenland Ice Mapping Project (GIMP) land classification and surface elevation data sets. The Cryosphere </w:t>
      </w:r>
      <w:r w:rsidRPr="003A652A">
        <w:rPr>
          <w:b/>
        </w:rPr>
        <w:t>8</w:t>
      </w:r>
      <w:r w:rsidRPr="003A652A">
        <w:t>:1509-1518.</w:t>
      </w:r>
    </w:p>
    <w:p w14:paraId="76CBB83F" w14:textId="77777777" w:rsidR="003A652A" w:rsidRPr="003A652A" w:rsidRDefault="003A652A" w:rsidP="003A652A">
      <w:pPr>
        <w:pStyle w:val="EndNoteBibliography"/>
        <w:spacing w:after="0"/>
        <w:ind w:left="720" w:hanging="720"/>
      </w:pPr>
      <w:r w:rsidRPr="003A652A">
        <w:t xml:space="preserve">Huete, A., K. Didan, T. Miura, E. P. Rodriguez, X. Gao, and L. G. Ferreira. 2002. Overview of the radiometric and biophysical performance of the MODIS vegetation indices. Remote Sensing of Environment </w:t>
      </w:r>
      <w:r w:rsidRPr="003A652A">
        <w:rPr>
          <w:b/>
        </w:rPr>
        <w:t>83</w:t>
      </w:r>
      <w:r w:rsidRPr="003A652A">
        <w:t>:195-213.</w:t>
      </w:r>
    </w:p>
    <w:p w14:paraId="3BAC0A65" w14:textId="77777777" w:rsidR="003A652A" w:rsidRPr="003A652A" w:rsidRDefault="003A652A" w:rsidP="003A652A">
      <w:pPr>
        <w:pStyle w:val="EndNoteBibliography"/>
        <w:spacing w:after="0"/>
        <w:ind w:left="720" w:hanging="720"/>
      </w:pPr>
      <w:r w:rsidRPr="003A652A">
        <w:lastRenderedPageBreak/>
        <w:t xml:space="preserve">Huete, A. R. 1988. A soil-adjusted vegetation index (SAVI). Remote Sensing of Environment </w:t>
      </w:r>
      <w:r w:rsidRPr="003A652A">
        <w:rPr>
          <w:b/>
        </w:rPr>
        <w:t>25</w:t>
      </w:r>
      <w:r w:rsidRPr="003A652A">
        <w:t>:295-309.</w:t>
      </w:r>
    </w:p>
    <w:p w14:paraId="046C0929" w14:textId="77777777" w:rsidR="003A652A" w:rsidRPr="003A652A" w:rsidRDefault="003A652A" w:rsidP="003A652A">
      <w:pPr>
        <w:pStyle w:val="EndNoteBibliography"/>
        <w:spacing w:after="0"/>
        <w:ind w:left="720" w:hanging="720"/>
      </w:pPr>
      <w:r w:rsidRPr="003A652A">
        <w:t xml:space="preserve">Jiang, Z., A. R. Huete, K. Didan, and T. Miura. 2008. Development of a two-band enhanced vegetation index without a blue band. Remote Sensing of Environment </w:t>
      </w:r>
      <w:r w:rsidRPr="003A652A">
        <w:rPr>
          <w:b/>
        </w:rPr>
        <w:t>112</w:t>
      </w:r>
      <w:r w:rsidRPr="003A652A">
        <w:t>:3833-3845.</w:t>
      </w:r>
    </w:p>
    <w:p w14:paraId="31308387" w14:textId="77777777" w:rsidR="003A652A" w:rsidRPr="003A652A" w:rsidRDefault="003A652A" w:rsidP="003A652A">
      <w:pPr>
        <w:pStyle w:val="EndNoteBibliography"/>
        <w:spacing w:after="0"/>
        <w:ind w:left="720" w:hanging="720"/>
      </w:pPr>
      <w:r w:rsidRPr="003A652A">
        <w:t xml:space="preserve">Ju, J., and J. G. Masek. 2016. The vegetation greenness trend in Canada and US Alaska from 1984–2012 Landsat data. Remote Sensing of Environment </w:t>
      </w:r>
      <w:r w:rsidRPr="003A652A">
        <w:rPr>
          <w:b/>
        </w:rPr>
        <w:t>176</w:t>
      </w:r>
      <w:r w:rsidRPr="003A652A">
        <w:t>:1-16.</w:t>
      </w:r>
    </w:p>
    <w:p w14:paraId="6F456257" w14:textId="77777777" w:rsidR="003A652A" w:rsidRPr="003A652A" w:rsidRDefault="003A652A" w:rsidP="003A652A">
      <w:pPr>
        <w:pStyle w:val="EndNoteBibliography"/>
        <w:spacing w:after="0"/>
        <w:ind w:left="720" w:hanging="720"/>
      </w:pPr>
      <w:r w:rsidRPr="003A652A">
        <w:t>Key, C. H., and N. C. Benson. 1999. The Normalized Burn Ratio (NBR): A Landsat TM radiometric measure of burn severity. United States Geological Survey, Northern Rocky Mountain Science Center.(Bozeman, MT).</w:t>
      </w:r>
    </w:p>
    <w:p w14:paraId="6B9F5340" w14:textId="77777777" w:rsidR="003A652A" w:rsidRPr="003A652A" w:rsidRDefault="003A652A" w:rsidP="003A652A">
      <w:pPr>
        <w:pStyle w:val="EndNoteBibliography"/>
        <w:spacing w:after="0"/>
        <w:ind w:left="720" w:hanging="720"/>
      </w:pPr>
      <w:r w:rsidRPr="003A652A">
        <w:t xml:space="preserve">Marsett, R. C., J. Qi, P. Heilman, S. H. Biedenbender, M. C. Watson, S. Amer, M. Weltz, D. Goodrich, and R. Marsett. 2006. Remote sensing for grassland management in the arid southwest. Rangeland Ecology &amp; Management </w:t>
      </w:r>
      <w:r w:rsidRPr="003A652A">
        <w:rPr>
          <w:b/>
        </w:rPr>
        <w:t>59</w:t>
      </w:r>
      <w:r w:rsidRPr="003A652A">
        <w:t>:530-540.</w:t>
      </w:r>
    </w:p>
    <w:p w14:paraId="39A1EB58" w14:textId="77777777" w:rsidR="003A652A" w:rsidRPr="003A652A" w:rsidRDefault="003A652A" w:rsidP="003A652A">
      <w:pPr>
        <w:pStyle w:val="EndNoteBibliography"/>
        <w:spacing w:after="0"/>
        <w:ind w:left="720" w:hanging="720"/>
      </w:pPr>
      <w:r w:rsidRPr="003A652A">
        <w:t xml:space="preserve">McFeeters, S. K. 1996. The use of the Normalized Difference Water Index (NDWI) in the delineation of open water features. International Journal of Remote Sensing </w:t>
      </w:r>
      <w:r w:rsidRPr="003A652A">
        <w:rPr>
          <w:b/>
        </w:rPr>
        <w:t>17</w:t>
      </w:r>
      <w:r w:rsidRPr="003A652A">
        <w:t>:1425-1432.</w:t>
      </w:r>
    </w:p>
    <w:p w14:paraId="2D1CBD07" w14:textId="77777777" w:rsidR="003A652A" w:rsidRPr="003A652A" w:rsidRDefault="003A652A" w:rsidP="003A652A">
      <w:pPr>
        <w:pStyle w:val="EndNoteBibliography"/>
        <w:spacing w:after="0"/>
        <w:ind w:left="720" w:hanging="720"/>
      </w:pPr>
      <w:r w:rsidRPr="003A652A">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3A652A">
        <w:rPr>
          <w:b/>
        </w:rPr>
        <w:t>16</w:t>
      </w:r>
      <w:r w:rsidRPr="003A652A">
        <w:t>:053001.</w:t>
      </w:r>
    </w:p>
    <w:p w14:paraId="38CD24C7" w14:textId="77777777" w:rsidR="003A652A" w:rsidRPr="003A652A" w:rsidRDefault="003A652A" w:rsidP="003A652A">
      <w:pPr>
        <w:pStyle w:val="EndNoteBibliography"/>
        <w:spacing w:after="0"/>
        <w:ind w:left="720" w:hanging="720"/>
      </w:pPr>
      <w:r w:rsidRPr="003A652A">
        <w:rPr>
          <w:rFonts w:hint="eastAsia"/>
        </w:rPr>
        <w:t>Merzlyak, M. N., A. A. Gitelson, O. B. Chivkunova, and V. Y. Rakitin. 1999. Non</w:t>
      </w:r>
      <w:r w:rsidRPr="003A652A">
        <w:rPr>
          <w:rFonts w:hint="eastAsia"/>
        </w:rPr>
        <w:t>‐</w:t>
      </w:r>
      <w:r w:rsidRPr="003A652A">
        <w:rPr>
          <w:rFonts w:hint="eastAsia"/>
        </w:rPr>
        <w:t>destru</w:t>
      </w:r>
      <w:r w:rsidRPr="003A652A">
        <w:t xml:space="preserve">ctive optical detection of pigment changes during leaf senescence and fruit ripening. Physiologia plantarum </w:t>
      </w:r>
      <w:r w:rsidRPr="003A652A">
        <w:rPr>
          <w:b/>
        </w:rPr>
        <w:t>106</w:t>
      </w:r>
      <w:r w:rsidRPr="003A652A">
        <w:t>:135-141.</w:t>
      </w:r>
    </w:p>
    <w:p w14:paraId="0BF10E5F" w14:textId="77777777" w:rsidR="003A652A" w:rsidRPr="003A652A" w:rsidRDefault="003A652A" w:rsidP="003A652A">
      <w:pPr>
        <w:pStyle w:val="EndNoteBibliography"/>
        <w:spacing w:after="0"/>
        <w:ind w:left="720" w:hanging="720"/>
      </w:pPr>
      <w:r w:rsidRPr="003A652A">
        <w:t xml:space="preserve">Pekel, J.-F., A. Cottam, N. Gorelick, and A. S. Belward. 2016. High-resolution mapping of global surface water and its long-term changes. Nature </w:t>
      </w:r>
      <w:r w:rsidRPr="003A652A">
        <w:rPr>
          <w:b/>
        </w:rPr>
        <w:t>540</w:t>
      </w:r>
      <w:r w:rsidRPr="003A652A">
        <w:t>:418-422.</w:t>
      </w:r>
    </w:p>
    <w:p w14:paraId="3BF01984" w14:textId="77777777" w:rsidR="003A652A" w:rsidRPr="003A652A" w:rsidRDefault="003A652A" w:rsidP="003A652A">
      <w:pPr>
        <w:pStyle w:val="EndNoteBibliography"/>
        <w:spacing w:after="0"/>
        <w:ind w:left="720" w:hanging="720"/>
      </w:pPr>
      <w:r w:rsidRPr="003A652A">
        <w:t>R Core Team. 2020. R: A Language and Environment for Statistical Computing. R Foundation for Statistical Computing, Vienna.</w:t>
      </w:r>
    </w:p>
    <w:p w14:paraId="4F9EDC59" w14:textId="77777777" w:rsidR="003A652A" w:rsidRPr="003A652A" w:rsidRDefault="003A652A" w:rsidP="003A652A">
      <w:pPr>
        <w:pStyle w:val="EndNoteBibliography"/>
        <w:spacing w:after="0"/>
        <w:ind w:left="720" w:hanging="720"/>
      </w:pPr>
      <w:r w:rsidRPr="003A652A">
        <w:t xml:space="preserve">Rock, B., J. Vogelmann, D. Williams, A. Vogelmann, and T. Hoshizaki. 1986. Remote detection of forest damage. BioScience </w:t>
      </w:r>
      <w:r w:rsidRPr="003A652A">
        <w:rPr>
          <w:b/>
        </w:rPr>
        <w:t>36</w:t>
      </w:r>
      <w:r w:rsidRPr="003A652A">
        <w:t>:439-445.</w:t>
      </w:r>
    </w:p>
    <w:p w14:paraId="48E01E82" w14:textId="77777777" w:rsidR="003A652A" w:rsidRPr="003A652A" w:rsidRDefault="003A652A" w:rsidP="003A652A">
      <w:pPr>
        <w:pStyle w:val="EndNoteBibliography"/>
        <w:spacing w:after="0"/>
        <w:ind w:left="720" w:hanging="720"/>
      </w:pPr>
      <w:r w:rsidRPr="003A652A">
        <w:t xml:space="preserve">Rouse, J., R. Haas, J. Schell, and D. Deering. 1974. Monitoring vegetation systems in the Great Plains with ERTS. NASA special publication </w:t>
      </w:r>
      <w:r w:rsidRPr="003A652A">
        <w:rPr>
          <w:b/>
        </w:rPr>
        <w:t>351</w:t>
      </w:r>
      <w:r w:rsidRPr="003A652A">
        <w:t>:309-317.</w:t>
      </w:r>
    </w:p>
    <w:p w14:paraId="0FAF99AC" w14:textId="77777777" w:rsidR="003A652A" w:rsidRPr="003A652A" w:rsidRDefault="003A652A" w:rsidP="003A652A">
      <w:pPr>
        <w:pStyle w:val="EndNoteBibliography"/>
        <w:spacing w:after="0"/>
        <w:ind w:left="720" w:hanging="720"/>
      </w:pPr>
      <w:r w:rsidRPr="003A652A">
        <w:t xml:space="preserve">Roy, D. P., V. Kovalskyy, H. K. Zhang, E. F. Vermote, L. Yan, S. S. Kumar, and A. Egorov. 2016. Characterization of Landsat-7 to Landsat-8 reflective wavelength and normalized difference vegetation index continuity. Remote Sensing of Environment </w:t>
      </w:r>
      <w:r w:rsidRPr="003A652A">
        <w:rPr>
          <w:b/>
        </w:rPr>
        <w:t>185</w:t>
      </w:r>
      <w:r w:rsidRPr="003A652A">
        <w:t>:57-70.</w:t>
      </w:r>
    </w:p>
    <w:p w14:paraId="5E71FA40" w14:textId="77777777" w:rsidR="003A652A" w:rsidRPr="003A652A" w:rsidRDefault="003A652A" w:rsidP="003A652A">
      <w:pPr>
        <w:pStyle w:val="EndNoteBibliography"/>
        <w:spacing w:after="0"/>
        <w:ind w:left="720" w:hanging="720"/>
      </w:pPr>
      <w:r w:rsidRPr="003A652A">
        <w:t xml:space="preserve">Verdonen, M., L. T. Berner, B. C. Forbes, and T. Kumpula. 2020. Periglacial vegetation dynamics in Arctic Russia: decadal analysis of tundra regeneration on landslides with time series satellite imagery. Environmental Research Letters </w:t>
      </w:r>
      <w:r w:rsidRPr="003A652A">
        <w:rPr>
          <w:b/>
        </w:rPr>
        <w:t>15</w:t>
      </w:r>
      <w:r w:rsidRPr="003A652A">
        <w:t>:105020.</w:t>
      </w:r>
    </w:p>
    <w:p w14:paraId="23ABD8FC" w14:textId="77777777" w:rsidR="003A652A" w:rsidRPr="003A652A" w:rsidRDefault="003A652A" w:rsidP="003A652A">
      <w:pPr>
        <w:pStyle w:val="EndNoteBibliography"/>
        <w:spacing w:after="0"/>
        <w:ind w:left="720" w:hanging="720"/>
      </w:pPr>
      <w:r w:rsidRPr="003A652A">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3A652A">
        <w:rPr>
          <w:b/>
        </w:rPr>
        <w:t>51</w:t>
      </w:r>
      <w:r w:rsidRPr="003A652A">
        <w:t>:1323-1338.</w:t>
      </w:r>
    </w:p>
    <w:p w14:paraId="136CBDC9" w14:textId="77777777" w:rsidR="003A652A" w:rsidRPr="003A652A" w:rsidRDefault="003A652A" w:rsidP="003A652A">
      <w:pPr>
        <w:pStyle w:val="EndNoteBibliography"/>
        <w:spacing w:after="0"/>
        <w:ind w:left="720" w:hanging="720"/>
      </w:pPr>
      <w:r w:rsidRPr="003A652A">
        <w:t xml:space="preserve">Wang, J. A., and M. A. Friedl. 2019. The role of land cover change in Arctic-Boreal greening and browning trends. Environmental Research Letters </w:t>
      </w:r>
      <w:r w:rsidRPr="003A652A">
        <w:rPr>
          <w:b/>
        </w:rPr>
        <w:t>14</w:t>
      </w:r>
      <w:r w:rsidRPr="003A652A">
        <w:t>:125007.</w:t>
      </w:r>
    </w:p>
    <w:p w14:paraId="31AF0D7E" w14:textId="77777777" w:rsidR="003A652A" w:rsidRPr="003A652A" w:rsidRDefault="003A652A" w:rsidP="003A652A">
      <w:pPr>
        <w:pStyle w:val="EndNoteBibliography"/>
        <w:spacing w:after="0"/>
        <w:ind w:left="720" w:hanging="720"/>
      </w:pPr>
      <w:r w:rsidRPr="003A652A">
        <w:t xml:space="preserve">Wright, M. N., and A. Ziegler. 2017. Ranger: a fast implementation of random forests for high dimensional data in C++ and R. Journal of statistical software </w:t>
      </w:r>
      <w:r w:rsidRPr="003A652A">
        <w:rPr>
          <w:b/>
        </w:rPr>
        <w:t>77</w:t>
      </w:r>
      <w:r w:rsidRPr="003A652A">
        <w:t>:1-17.</w:t>
      </w:r>
    </w:p>
    <w:p w14:paraId="2947393B" w14:textId="77777777" w:rsidR="003A652A" w:rsidRPr="003A652A" w:rsidRDefault="003A652A" w:rsidP="003A652A">
      <w:pPr>
        <w:pStyle w:val="EndNoteBibliography"/>
        <w:spacing w:after="0"/>
        <w:ind w:left="720" w:hanging="720"/>
      </w:pPr>
      <w:r w:rsidRPr="003A652A">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3A652A">
        <w:rPr>
          <w:b/>
        </w:rPr>
        <w:t>225</w:t>
      </w:r>
      <w:r w:rsidRPr="003A652A">
        <w:t>:127-147.</w:t>
      </w:r>
    </w:p>
    <w:p w14:paraId="707B5576" w14:textId="77777777" w:rsidR="003A652A" w:rsidRPr="003A652A" w:rsidRDefault="003A652A" w:rsidP="003A652A">
      <w:pPr>
        <w:pStyle w:val="EndNoteBibliography"/>
        <w:ind w:left="720" w:hanging="720"/>
      </w:pPr>
      <w:r w:rsidRPr="003A652A">
        <w:lastRenderedPageBreak/>
        <w:t xml:space="preserve">Zhu, Z., S. Wang, and C. E. Woodcock. 2015. Improvement and expansion of the Fmask algorithm: cloud, cloud shadow, and snow detection for Landsats 4–7, 8, and Sentinel 2 images. Remote Sensing of Environment </w:t>
      </w:r>
      <w:r w:rsidRPr="003A652A">
        <w:rPr>
          <w:b/>
        </w:rPr>
        <w:t>159</w:t>
      </w:r>
      <w:r w:rsidRPr="003A652A">
        <w:t>:269-277.</w:t>
      </w:r>
    </w:p>
    <w:p w14:paraId="319B9F96" w14:textId="2C87CAC9" w:rsidR="00BE49FA" w:rsidRPr="00BE49FA" w:rsidRDefault="00D8312E" w:rsidP="00C81F1B">
      <w:pPr>
        <w:pStyle w:val="Heading1"/>
      </w:pPr>
      <w:r>
        <w:fldChar w:fldCharType="end"/>
      </w:r>
    </w:p>
    <w:sectPr w:rsidR="00BE49FA" w:rsidRPr="00BE49FA">
      <w:headerReference w:type="default"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ogan Berner" w:date="2021-09-08T10:59:00Z" w:initials="LB">
    <w:p w14:paraId="49D52033" w14:textId="2EC37BFA" w:rsidR="00EF2C33" w:rsidRDefault="00EF2C33">
      <w:pPr>
        <w:pStyle w:val="CommentText"/>
      </w:pPr>
      <w:r>
        <w:rPr>
          <w:rStyle w:val="CommentReference"/>
        </w:rPr>
        <w:annotationRef/>
      </w:r>
      <w:r w:rsidRPr="00F751FB">
        <w:rPr>
          <w:rFonts w:ascii="Georgia" w:hAnsi="Georgia" w:cs="Times New Roman"/>
          <w:sz w:val="28"/>
          <w:szCs w:val="28"/>
        </w:rPr>
        <w:t>The SN should clearly describe the relationship of the software to existing software in the field. Does it supplement, supercede, or compete with existing software packages? What new features does it provide to users (e.g., a coherent analytical framework, novel functions or methods, increases in speed and stability)? If the software is part of a modular system (e.g., R, Python, Julia, Matlab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1" w:author="Logan Berner [2]" w:date="2021-09-10T10:12:00Z" w:initials="LB">
    <w:p w14:paraId="3853FD25" w14:textId="092E8E18" w:rsidR="00EF2C33" w:rsidRDefault="00EF2C33">
      <w:pPr>
        <w:pStyle w:val="CommentText"/>
      </w:pPr>
      <w:r>
        <w:rPr>
          <w:rStyle w:val="CommentReference"/>
        </w:rPr>
        <w:annotationRef/>
      </w:r>
      <w:r>
        <w:t>Condense</w:t>
      </w:r>
    </w:p>
  </w:comment>
  <w:comment w:id="2" w:author="Jakob Johann Assmann" w:date="2021-09-16T02:11:00Z" w:initials="JJA">
    <w:p w14:paraId="5A04EDDF" w14:textId="2FC43F8A" w:rsidR="00EF2C33" w:rsidRDefault="00EF2C33">
      <w:pPr>
        <w:pStyle w:val="CommentText"/>
      </w:pPr>
      <w:r>
        <w:rPr>
          <w:rStyle w:val="CommentReference"/>
        </w:rPr>
        <w:annotationRef/>
      </w:r>
      <w:r>
        <w:t>The dois for C2 are:</w:t>
      </w:r>
    </w:p>
    <w:p w14:paraId="7C1C4F2D" w14:textId="77777777" w:rsidR="00EF2C33" w:rsidRDefault="00EF2C33">
      <w:pPr>
        <w:pStyle w:val="CommentText"/>
      </w:pPr>
    </w:p>
    <w:p w14:paraId="2CF959BA" w14:textId="77777777" w:rsidR="00EF2C33" w:rsidRPr="008D37EB" w:rsidRDefault="00EF2C33"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EF2C33" w:rsidRPr="008D37EB" w:rsidRDefault="00EF2C33"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EF2C33" w:rsidRDefault="00EF2C33" w:rsidP="008D37EB">
      <w:r w:rsidRPr="008D37EB">
        <w:rPr>
          <w:lang w:val="en-GB"/>
        </w:rPr>
        <w:t xml:space="preserve">Landsat 8/9: </w:t>
      </w:r>
      <w:hyperlink r:id="rId3" w:tgtFrame="_blank" w:history="1">
        <w:r>
          <w:rPr>
            <w:rStyle w:val="Hyperlink"/>
          </w:rPr>
          <w:t>doi.org/10.5066/P9OGBGM6</w:t>
        </w:r>
      </w:hyperlink>
      <w:r>
        <w:t> </w:t>
      </w:r>
    </w:p>
    <w:p w14:paraId="4B846D2F" w14:textId="142B39FE" w:rsidR="00EF2C33" w:rsidRPr="008D37EB" w:rsidRDefault="00EF2C33">
      <w:pPr>
        <w:pStyle w:val="CommentText"/>
        <w:rPr>
          <w:lang w:val="en-GB"/>
        </w:rPr>
      </w:pPr>
    </w:p>
  </w:comment>
  <w:comment w:id="3" w:author="Logan Berner [2]" w:date="2021-11-23T16:26:00Z" w:initials="LB">
    <w:p w14:paraId="4A7C5EE8" w14:textId="5EC16A50" w:rsidR="00EF2C33" w:rsidRDefault="00EF2C33">
      <w:pPr>
        <w:pStyle w:val="CommentText"/>
      </w:pPr>
      <w:r>
        <w:rPr>
          <w:rStyle w:val="CommentReference"/>
        </w:rPr>
        <w:annotationRef/>
      </w:r>
      <w:r>
        <w:t xml:space="preserve">@ Jakob – please add more details or revise this section as needed. </w:t>
      </w:r>
    </w:p>
  </w:comment>
  <w:comment w:id="35" w:author="Logan Berner" w:date="2021-09-08T11:01:00Z" w:initials="LB">
    <w:p w14:paraId="7140F6EF" w14:textId="77777777" w:rsidR="00EF2C33" w:rsidRDefault="00EF2C33"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EF2C33" w:rsidRDefault="00EF2C33">
      <w:pPr>
        <w:pStyle w:val="CommentText"/>
      </w:pPr>
    </w:p>
  </w:comment>
  <w:comment w:id="36" w:author="Logan Berner [2]" w:date="2021-11-18T15:33:00Z" w:initials="LB">
    <w:p w14:paraId="1BADF106" w14:textId="01ADBC6E" w:rsidR="00EF2C33" w:rsidRDefault="00EF2C33">
      <w:pPr>
        <w:pStyle w:val="CommentText"/>
      </w:pPr>
      <w:r>
        <w:rPr>
          <w:rStyle w:val="CommentReference"/>
        </w:rPr>
        <w:annotationRef/>
      </w:r>
      <w:r>
        <w:t xml:space="preserve">Jakob – please add a sentence or two describing this area. </w:t>
      </w:r>
    </w:p>
  </w:comment>
  <w:comment w:id="37" w:author="Logan Berner" w:date="2021-11-23T11:48:00Z" w:initials="LB">
    <w:p w14:paraId="1C5026FD" w14:textId="12DEEEC4" w:rsidR="00EF2C33" w:rsidRDefault="00EF2C33">
      <w:pPr>
        <w:pStyle w:val="CommentText"/>
      </w:pPr>
      <w:r>
        <w:rPr>
          <w:rStyle w:val="CommentReference"/>
        </w:rPr>
        <w:annotationRef/>
      </w:r>
      <w:r>
        <w:t>Figure out how to cite</w:t>
      </w:r>
    </w:p>
  </w:comment>
  <w:comment w:id="38" w:author="Logan Berner [2]" w:date="2021-12-01T17:00:00Z" w:initials="LB">
    <w:p w14:paraId="20E40DA4" w14:textId="799B2024" w:rsidR="00EB7B05" w:rsidRPr="00EB7B05" w:rsidRDefault="00EB7B05" w:rsidP="00EB7B05">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p w14:paraId="68C17198" w14:textId="77777777" w:rsidR="00EB7B05" w:rsidRDefault="00EB7B05" w:rsidP="00EB7B05">
      <w:pPr>
        <w:pStyle w:val="NoSpacing"/>
        <w:rPr>
          <w:rFonts w:ascii="Times New Roman" w:hAnsi="Times New Roman" w:cs="Times New Roman"/>
          <w:i/>
          <w:iCs/>
          <w:sz w:val="24"/>
          <w:szCs w:val="24"/>
        </w:rPr>
      </w:pPr>
    </w:p>
    <w:p w14:paraId="7B7A8A2A" w14:textId="67EC212C" w:rsidR="00EB7B05" w:rsidRPr="00EF2C33" w:rsidRDefault="00EB7B05" w:rsidP="00EB7B05">
      <w:pPr>
        <w:pStyle w:val="NoSpacing"/>
        <w:rPr>
          <w:rFonts w:ascii="Times New Roman" w:hAnsi="Times New Roman" w:cs="Times New Roman"/>
          <w:i/>
          <w:iCs/>
          <w:sz w:val="24"/>
          <w:szCs w:val="24"/>
        </w:rPr>
      </w:pPr>
      <w:r>
        <w:rPr>
          <w:rStyle w:val="CommentReference"/>
        </w:rPr>
        <w:annotationRef/>
      </w:r>
      <w:r w:rsidRPr="00EF2C33">
        <w:rPr>
          <w:rFonts w:ascii="Times New Roman" w:hAnsi="Times New Roman" w:cs="Times New Roman"/>
          <w:i/>
          <w:iCs/>
          <w:sz w:val="24"/>
          <w:szCs w:val="24"/>
        </w:rPr>
        <w:t xml:space="preserve"># Download </w:t>
      </w:r>
      <w:r>
        <w:rPr>
          <w:rFonts w:ascii="Times New Roman" w:hAnsi="Times New Roman" w:cs="Times New Roman"/>
          <w:i/>
          <w:iCs/>
          <w:sz w:val="24"/>
          <w:szCs w:val="24"/>
        </w:rPr>
        <w:t>data files from Google Drive to local computer</w:t>
      </w:r>
    </w:p>
    <w:p w14:paraId="27135B7B" w14:textId="77777777" w:rsidR="00EB7B05" w:rsidRPr="00EF2C33" w:rsidRDefault="00EB7B05" w:rsidP="00EB7B05">
      <w:pPr>
        <w:pStyle w:val="NoSpacing"/>
        <w:rPr>
          <w:rFonts w:ascii="Consolas" w:hAnsi="Consolas" w:cs="Times New Roman"/>
          <w:sz w:val="20"/>
          <w:szCs w:val="20"/>
        </w:rPr>
      </w:pPr>
      <w:r w:rsidRPr="00EF2C33">
        <w:rPr>
          <w:rFonts w:ascii="Consolas" w:hAnsi="Consolas" w:cs="Times New Roman"/>
          <w:sz w:val="20"/>
          <w:szCs w:val="20"/>
        </w:rPr>
        <w:t>folder.url &lt;- "https://drive.google.com/drive/u/0/folders/1m5j1CdLIX8Tb3LgoxUDz-MDgR_tpvA0E"</w:t>
      </w:r>
    </w:p>
    <w:p w14:paraId="2CA938A7" w14:textId="77777777" w:rsidR="00EB7B05" w:rsidRPr="00EF2C33" w:rsidRDefault="00EB7B05" w:rsidP="00EB7B05">
      <w:pPr>
        <w:pStyle w:val="NoSpacing"/>
        <w:rPr>
          <w:rFonts w:ascii="Consolas" w:hAnsi="Consolas" w:cs="Times New Roman"/>
          <w:sz w:val="20"/>
          <w:szCs w:val="20"/>
        </w:rPr>
      </w:pPr>
      <w:r w:rsidRPr="00EF2C33">
        <w:rPr>
          <w:rFonts w:ascii="Consolas" w:hAnsi="Consolas" w:cs="Times New Roman"/>
          <w:sz w:val="20"/>
          <w:szCs w:val="20"/>
        </w:rPr>
        <w:t>folder &lt;- drive_get(as_id(folder.url))</w:t>
      </w:r>
    </w:p>
    <w:p w14:paraId="72EF36A2" w14:textId="77777777" w:rsidR="00EB7B05" w:rsidRPr="00EF2C33" w:rsidRDefault="00EB7B05" w:rsidP="00EB7B05">
      <w:pPr>
        <w:pStyle w:val="NoSpacing"/>
        <w:rPr>
          <w:rFonts w:ascii="Consolas" w:hAnsi="Consolas" w:cs="Times New Roman"/>
          <w:sz w:val="20"/>
          <w:szCs w:val="20"/>
        </w:rPr>
      </w:pPr>
      <w:r w:rsidRPr="00EF2C33">
        <w:rPr>
          <w:rFonts w:ascii="Consolas" w:hAnsi="Consolas" w:cs="Times New Roman"/>
          <w:sz w:val="20"/>
          <w:szCs w:val="20"/>
        </w:rPr>
        <w:t>files &lt;- drive_ls(folder, type = "csv")</w:t>
      </w:r>
    </w:p>
    <w:p w14:paraId="5E0FC821" w14:textId="77777777" w:rsidR="00EB7B05" w:rsidRPr="00EF2C33" w:rsidRDefault="00EB7B05" w:rsidP="00EB7B05">
      <w:pPr>
        <w:pStyle w:val="NoSpacing"/>
        <w:rPr>
          <w:rFonts w:ascii="Consolas" w:hAnsi="Consolas" w:cs="Times New Roman"/>
          <w:sz w:val="20"/>
          <w:szCs w:val="20"/>
        </w:rPr>
      </w:pPr>
      <w:r w:rsidRPr="00EF2C33">
        <w:rPr>
          <w:rFonts w:ascii="Consolas" w:hAnsi="Consolas" w:cs="Times New Roman"/>
          <w:sz w:val="20"/>
          <w:szCs w:val="20"/>
        </w:rPr>
        <w:t>mkdirs('output/lsat_exports/')</w:t>
      </w:r>
    </w:p>
    <w:p w14:paraId="1E7D8DC1" w14:textId="77777777" w:rsidR="00EB7B05" w:rsidRPr="00EF2C33" w:rsidRDefault="00EB7B05" w:rsidP="00EB7B05">
      <w:pPr>
        <w:pStyle w:val="NoSpacing"/>
        <w:rPr>
          <w:rFonts w:ascii="Consolas" w:hAnsi="Consolas" w:cs="Times New Roman"/>
          <w:sz w:val="20"/>
          <w:szCs w:val="20"/>
        </w:rPr>
      </w:pPr>
      <w:r w:rsidRPr="00EF2C33">
        <w:rPr>
          <w:rFonts w:ascii="Consolas" w:hAnsi="Consolas" w:cs="Times New Roman"/>
          <w:sz w:val="20"/>
          <w:szCs w:val="20"/>
        </w:rPr>
        <w:t>for (i in 1:nrow(files)){</w:t>
      </w:r>
    </w:p>
    <w:p w14:paraId="51B3F0F1" w14:textId="77777777" w:rsidR="00EB7B05" w:rsidRPr="00EF2C33" w:rsidRDefault="00EB7B05" w:rsidP="00EB7B05">
      <w:pPr>
        <w:pStyle w:val="NoSpacing"/>
        <w:rPr>
          <w:rFonts w:ascii="Consolas" w:hAnsi="Consolas" w:cs="Times New Roman"/>
          <w:sz w:val="20"/>
          <w:szCs w:val="20"/>
        </w:rPr>
      </w:pPr>
      <w:r w:rsidRPr="00EF2C33">
        <w:rPr>
          <w:rFonts w:ascii="Consolas" w:hAnsi="Consolas" w:cs="Times New Roman"/>
          <w:sz w:val="20"/>
          <w:szCs w:val="20"/>
        </w:rPr>
        <w:t xml:space="preserve">  drive_download(file = as_id(files$id[i]), path = paste0('output/lsat_exports/',files$name[i]))</w:t>
      </w:r>
    </w:p>
    <w:p w14:paraId="7F2F207E" w14:textId="77777777" w:rsidR="00EB7B05" w:rsidRPr="00EF2C33" w:rsidRDefault="00EB7B05" w:rsidP="00EB7B05">
      <w:pPr>
        <w:pStyle w:val="NoSpacing"/>
        <w:rPr>
          <w:rFonts w:ascii="Consolas" w:hAnsi="Consolas" w:cs="Times New Roman"/>
          <w:sz w:val="20"/>
          <w:szCs w:val="20"/>
        </w:rPr>
      </w:pPr>
      <w:r w:rsidRPr="00EF2C33">
        <w:rPr>
          <w:rFonts w:ascii="Consolas" w:hAnsi="Consolas" w:cs="Times New Roman"/>
          <w:sz w:val="20"/>
          <w:szCs w:val="20"/>
        </w:rPr>
        <w:t>}</w:t>
      </w:r>
    </w:p>
    <w:p w14:paraId="3E85E431" w14:textId="4DFE84E6" w:rsidR="00EB7B05" w:rsidRDefault="00EB7B05">
      <w:pPr>
        <w:pStyle w:val="CommentText"/>
      </w:pPr>
    </w:p>
  </w:comment>
  <w:comment w:id="39" w:author="Logan Berner [2]" w:date="2021-12-01T15:19:00Z" w:initials="LB">
    <w:p w14:paraId="6FD6FECB" w14:textId="79FA9919" w:rsidR="00EF2C33" w:rsidRDefault="00EF2C33">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D52033" w15:done="0"/>
  <w15:commentEx w15:paraId="3853FD25" w15:done="0"/>
  <w15:commentEx w15:paraId="4B846D2F" w15:done="0"/>
  <w15:commentEx w15:paraId="4A7C5EE8" w15:done="0"/>
  <w15:commentEx w15:paraId="345E6409" w15:done="0"/>
  <w15:commentEx w15:paraId="1BADF106" w15:done="0"/>
  <w15:commentEx w15:paraId="1C5026FD" w15:done="0"/>
  <w15:commentEx w15:paraId="3E85E431" w15:done="0"/>
  <w15:commentEx w15:paraId="6FD6FE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31600" w16cex:dateUtc="2021-09-08T17:59:00Z"/>
  <w16cex:commentExtensible w16cex:durableId="24E5AE26" w16cex:dateUtc="2021-09-10T17:12:00Z"/>
  <w16cex:commentExtensible w16cex:durableId="24EDA4D0" w16cex:dateUtc="2021-09-16T09:11:00Z"/>
  <w16cex:commentExtensible w16cex:durableId="254794D0" w16cex:dateUtc="2021-11-23T23:26:00Z"/>
  <w16cex:commentExtensible w16cex:durableId="24E31670" w16cex:dateUtc="2021-09-08T18:01:00Z"/>
  <w16cex:commentExtensible w16cex:durableId="2540F0C3" w16cex:dateUtc="2021-11-18T22:33:00Z"/>
  <w16cex:commentExtensible w16cex:durableId="25475385" w16cex:dateUtc="2021-11-23T18:48:00Z"/>
  <w16cex:commentExtensible w16cex:durableId="255228C1" w16cex:dateUtc="2021-12-02T00:00:00Z"/>
  <w16cex:commentExtensible w16cex:durableId="2552110C" w16cex:dateUtc="2021-12-01T2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D52033" w16cid:durableId="24E31600"/>
  <w16cid:commentId w16cid:paraId="3853FD25" w16cid:durableId="24E5AE26"/>
  <w16cid:commentId w16cid:paraId="4B846D2F" w16cid:durableId="24EDA4D0"/>
  <w16cid:commentId w16cid:paraId="4A7C5EE8" w16cid:durableId="254794D0"/>
  <w16cid:commentId w16cid:paraId="345E6409" w16cid:durableId="24E31670"/>
  <w16cid:commentId w16cid:paraId="1BADF106" w16cid:durableId="2540F0C3"/>
  <w16cid:commentId w16cid:paraId="1C5026FD" w16cid:durableId="25475385"/>
  <w16cid:commentId w16cid:paraId="3E85E431" w16cid:durableId="255228C1"/>
  <w16cid:commentId w16cid:paraId="6FD6FECB" w16cid:durableId="25521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0837C5" w14:textId="77777777" w:rsidR="00577ADD" w:rsidRDefault="00577ADD" w:rsidP="00EB55B9">
      <w:pPr>
        <w:spacing w:after="0" w:line="240" w:lineRule="auto"/>
      </w:pPr>
      <w:r>
        <w:separator/>
      </w:r>
    </w:p>
  </w:endnote>
  <w:endnote w:type="continuationSeparator" w:id="0">
    <w:p w14:paraId="5AF073B0" w14:textId="77777777" w:rsidR="00577ADD" w:rsidRDefault="00577ADD"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846861"/>
      <w:docPartObj>
        <w:docPartGallery w:val="Page Numbers (Bottom of Page)"/>
        <w:docPartUnique/>
      </w:docPartObj>
    </w:sdtPr>
    <w:sdtEndPr>
      <w:rPr>
        <w:noProof/>
      </w:rPr>
    </w:sdtEndPr>
    <w:sdtContent>
      <w:p w14:paraId="7D7B0722" w14:textId="31D1DE4D" w:rsidR="00EF2C33" w:rsidRDefault="00EF2C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EF2C33" w:rsidRDefault="00EF2C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D5E596" w14:textId="77777777" w:rsidR="00577ADD" w:rsidRDefault="00577ADD" w:rsidP="00EB55B9">
      <w:pPr>
        <w:spacing w:after="0" w:line="240" w:lineRule="auto"/>
      </w:pPr>
      <w:r>
        <w:separator/>
      </w:r>
    </w:p>
  </w:footnote>
  <w:footnote w:type="continuationSeparator" w:id="0">
    <w:p w14:paraId="3C0CE3B1" w14:textId="77777777" w:rsidR="00577ADD" w:rsidRDefault="00577ADD"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94AD2" w14:textId="48D1385A" w:rsidR="00EF2C33" w:rsidRDefault="00EF2C33"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ogan Berner">
    <w15:presenceInfo w15:providerId="AD" w15:userId="S::logan.berner@nau.edu::f6fd0f1c-29fe-43bb-99fa-550384ef13aa"/>
  </w15:person>
  <w15:person w15:author="Logan Berner [2]">
    <w15:presenceInfo w15:providerId="AD" w15:userId="S::Logan.Berner@nau.edu::f6fd0f1c-29fe-43bb-99fa-550384ef13aa"/>
  </w15:person>
  <w15:person w15:author="Jakob Johann Assmann">
    <w15:presenceInfo w15:providerId="AD" w15:userId="S::au634851@uni.au.dk::3d742933-92a9-482a-84fa-4d2b770084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58A222A-9A99-49CA-8CE5-3FC216E0BB11}"/>
    <w:docVar w:name="dgnword-eventsink" w:val="1906788748400"/>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998&lt;/item&gt;&lt;item&gt;1126&lt;/item&gt;&lt;item&gt;1560&lt;/item&gt;&lt;item&gt;1934&lt;/item&gt;&lt;item&gt;2741&lt;/item&gt;&lt;item&gt;3235&lt;/item&gt;&lt;item&gt;3251&lt;/item&gt;&lt;item&gt;3320&lt;/item&gt;&lt;item&gt;3341&lt;/item&gt;&lt;item&gt;3374&lt;/item&gt;&lt;item&gt;3408&lt;/item&gt;&lt;item&gt;3411&lt;/item&gt;&lt;item&gt;3587&lt;/item&gt;&lt;item&gt;3590&lt;/item&gt;&lt;item&gt;3608&lt;/item&gt;&lt;item&gt;3683&lt;/item&gt;&lt;item&gt;3699&lt;/item&gt;&lt;item&gt;3737&lt;/item&gt;&lt;item&gt;3755&lt;/item&gt;&lt;item&gt;3875&lt;/item&gt;&lt;item&gt;3959&lt;/item&gt;&lt;item&gt;4115&lt;/item&gt;&lt;item&gt;4261&lt;/item&gt;&lt;item&gt;4344&lt;/item&gt;&lt;item&gt;4476&lt;/item&gt;&lt;item&gt;4485&lt;/item&gt;&lt;item&gt;4489&lt;/item&gt;&lt;item&gt;4495&lt;/item&gt;&lt;item&gt;4501&lt;/item&gt;&lt;item&gt;4506&lt;/item&gt;&lt;item&gt;4513&lt;/item&gt;&lt;item&gt;4641&lt;/item&gt;&lt;item&gt;4642&lt;/item&gt;&lt;item&gt;4643&lt;/item&gt;&lt;item&gt;4644&lt;/item&gt;&lt;item&gt;4645&lt;/item&gt;&lt;item&gt;4646&lt;/item&gt;&lt;item&gt;4647&lt;/item&gt;&lt;/record-ids&gt;&lt;/item&gt;&lt;/Libraries&gt;"/>
  </w:docVars>
  <w:rsids>
    <w:rsidRoot w:val="00B45079"/>
    <w:rsid w:val="00000F29"/>
    <w:rsid w:val="000113B1"/>
    <w:rsid w:val="0001570C"/>
    <w:rsid w:val="000213B5"/>
    <w:rsid w:val="00021EA0"/>
    <w:rsid w:val="00027CD4"/>
    <w:rsid w:val="00030698"/>
    <w:rsid w:val="0003731F"/>
    <w:rsid w:val="000632ED"/>
    <w:rsid w:val="00067A0C"/>
    <w:rsid w:val="000836F0"/>
    <w:rsid w:val="00084ABC"/>
    <w:rsid w:val="000853A5"/>
    <w:rsid w:val="00086314"/>
    <w:rsid w:val="00086E6F"/>
    <w:rsid w:val="00090A00"/>
    <w:rsid w:val="000B1752"/>
    <w:rsid w:val="000B4776"/>
    <w:rsid w:val="000B55F0"/>
    <w:rsid w:val="000B7FBE"/>
    <w:rsid w:val="000C275F"/>
    <w:rsid w:val="000C45BD"/>
    <w:rsid w:val="0010487C"/>
    <w:rsid w:val="00106C4B"/>
    <w:rsid w:val="00112D34"/>
    <w:rsid w:val="00132CED"/>
    <w:rsid w:val="00154C6C"/>
    <w:rsid w:val="001630D3"/>
    <w:rsid w:val="00165D80"/>
    <w:rsid w:val="00176605"/>
    <w:rsid w:val="001813F3"/>
    <w:rsid w:val="001828AC"/>
    <w:rsid w:val="00187E5F"/>
    <w:rsid w:val="001A1A95"/>
    <w:rsid w:val="001A5ABB"/>
    <w:rsid w:val="001A6C2D"/>
    <w:rsid w:val="001B7BF7"/>
    <w:rsid w:val="001C7F28"/>
    <w:rsid w:val="001E0248"/>
    <w:rsid w:val="00206CCE"/>
    <w:rsid w:val="00211EE3"/>
    <w:rsid w:val="002125DD"/>
    <w:rsid w:val="0022005E"/>
    <w:rsid w:val="00220D01"/>
    <w:rsid w:val="00222227"/>
    <w:rsid w:val="00224AF0"/>
    <w:rsid w:val="0023661A"/>
    <w:rsid w:val="0024136F"/>
    <w:rsid w:val="00250EE3"/>
    <w:rsid w:val="0026479A"/>
    <w:rsid w:val="00283C96"/>
    <w:rsid w:val="0028596A"/>
    <w:rsid w:val="0029290E"/>
    <w:rsid w:val="002A52FE"/>
    <w:rsid w:val="002B23A4"/>
    <w:rsid w:val="002B50C5"/>
    <w:rsid w:val="002C1AC5"/>
    <w:rsid w:val="002C207C"/>
    <w:rsid w:val="002C27C7"/>
    <w:rsid w:val="002C3EDF"/>
    <w:rsid w:val="002D1352"/>
    <w:rsid w:val="002D37A0"/>
    <w:rsid w:val="002F1CCE"/>
    <w:rsid w:val="002F69EB"/>
    <w:rsid w:val="002F6EE8"/>
    <w:rsid w:val="00302291"/>
    <w:rsid w:val="0031164E"/>
    <w:rsid w:val="00313C20"/>
    <w:rsid w:val="0032733C"/>
    <w:rsid w:val="00327C86"/>
    <w:rsid w:val="00330786"/>
    <w:rsid w:val="00354DD8"/>
    <w:rsid w:val="00356130"/>
    <w:rsid w:val="00370A44"/>
    <w:rsid w:val="00381CED"/>
    <w:rsid w:val="003841A8"/>
    <w:rsid w:val="00385C4F"/>
    <w:rsid w:val="003861ED"/>
    <w:rsid w:val="0039029E"/>
    <w:rsid w:val="003934F7"/>
    <w:rsid w:val="00397810"/>
    <w:rsid w:val="003A590F"/>
    <w:rsid w:val="003A6063"/>
    <w:rsid w:val="003A652A"/>
    <w:rsid w:val="003A7C5C"/>
    <w:rsid w:val="003B12C7"/>
    <w:rsid w:val="003B3F84"/>
    <w:rsid w:val="003C7159"/>
    <w:rsid w:val="003C7D0B"/>
    <w:rsid w:val="003D2455"/>
    <w:rsid w:val="003D7172"/>
    <w:rsid w:val="003E129D"/>
    <w:rsid w:val="003E6880"/>
    <w:rsid w:val="004015C4"/>
    <w:rsid w:val="0042225A"/>
    <w:rsid w:val="00422AD6"/>
    <w:rsid w:val="004252F6"/>
    <w:rsid w:val="0045166C"/>
    <w:rsid w:val="00452483"/>
    <w:rsid w:val="00455CB4"/>
    <w:rsid w:val="00455E25"/>
    <w:rsid w:val="00461546"/>
    <w:rsid w:val="00477254"/>
    <w:rsid w:val="0048413F"/>
    <w:rsid w:val="004852B1"/>
    <w:rsid w:val="00495459"/>
    <w:rsid w:val="0049567B"/>
    <w:rsid w:val="0049628C"/>
    <w:rsid w:val="00497D49"/>
    <w:rsid w:val="004A266C"/>
    <w:rsid w:val="004A5BCD"/>
    <w:rsid w:val="004B4A89"/>
    <w:rsid w:val="004C6B84"/>
    <w:rsid w:val="004C73F6"/>
    <w:rsid w:val="004D618D"/>
    <w:rsid w:val="004F168E"/>
    <w:rsid w:val="004F2FB5"/>
    <w:rsid w:val="00505DD9"/>
    <w:rsid w:val="00512B9D"/>
    <w:rsid w:val="00517382"/>
    <w:rsid w:val="00524784"/>
    <w:rsid w:val="0053457C"/>
    <w:rsid w:val="005463A4"/>
    <w:rsid w:val="00573E37"/>
    <w:rsid w:val="00577ADD"/>
    <w:rsid w:val="00581C05"/>
    <w:rsid w:val="005A303F"/>
    <w:rsid w:val="005A3048"/>
    <w:rsid w:val="005B13AD"/>
    <w:rsid w:val="005B6315"/>
    <w:rsid w:val="005C2852"/>
    <w:rsid w:val="005D2FC7"/>
    <w:rsid w:val="005D5BE1"/>
    <w:rsid w:val="005E5395"/>
    <w:rsid w:val="005E7FE0"/>
    <w:rsid w:val="005F4D9D"/>
    <w:rsid w:val="0060245B"/>
    <w:rsid w:val="006165C9"/>
    <w:rsid w:val="006174E8"/>
    <w:rsid w:val="006264F9"/>
    <w:rsid w:val="00634DE8"/>
    <w:rsid w:val="006370FB"/>
    <w:rsid w:val="00641264"/>
    <w:rsid w:val="006434A0"/>
    <w:rsid w:val="0065746C"/>
    <w:rsid w:val="00676192"/>
    <w:rsid w:val="00683754"/>
    <w:rsid w:val="006866D8"/>
    <w:rsid w:val="00692972"/>
    <w:rsid w:val="00695B27"/>
    <w:rsid w:val="006B3BD8"/>
    <w:rsid w:val="006B7C79"/>
    <w:rsid w:val="006C569F"/>
    <w:rsid w:val="006D0903"/>
    <w:rsid w:val="006D7A74"/>
    <w:rsid w:val="006E0CFF"/>
    <w:rsid w:val="006E6ACB"/>
    <w:rsid w:val="006F22C8"/>
    <w:rsid w:val="007039F5"/>
    <w:rsid w:val="00710AEA"/>
    <w:rsid w:val="00713812"/>
    <w:rsid w:val="0072688D"/>
    <w:rsid w:val="00733108"/>
    <w:rsid w:val="00743CCA"/>
    <w:rsid w:val="00744D59"/>
    <w:rsid w:val="0077545D"/>
    <w:rsid w:val="00777D31"/>
    <w:rsid w:val="00782A8D"/>
    <w:rsid w:val="007831B8"/>
    <w:rsid w:val="00792C3C"/>
    <w:rsid w:val="007A1C82"/>
    <w:rsid w:val="007A23DF"/>
    <w:rsid w:val="007A39B6"/>
    <w:rsid w:val="007B03BD"/>
    <w:rsid w:val="007B3C27"/>
    <w:rsid w:val="007B3C28"/>
    <w:rsid w:val="007B3D9C"/>
    <w:rsid w:val="007C1180"/>
    <w:rsid w:val="007C191F"/>
    <w:rsid w:val="007C7417"/>
    <w:rsid w:val="007E1D6D"/>
    <w:rsid w:val="007E3FF1"/>
    <w:rsid w:val="007F3F2E"/>
    <w:rsid w:val="007F4509"/>
    <w:rsid w:val="007F5904"/>
    <w:rsid w:val="0081165D"/>
    <w:rsid w:val="008251A3"/>
    <w:rsid w:val="00831471"/>
    <w:rsid w:val="008361F7"/>
    <w:rsid w:val="0084197A"/>
    <w:rsid w:val="008507EA"/>
    <w:rsid w:val="00870CD6"/>
    <w:rsid w:val="008742A4"/>
    <w:rsid w:val="00885AA9"/>
    <w:rsid w:val="0088661F"/>
    <w:rsid w:val="00891554"/>
    <w:rsid w:val="00891EB6"/>
    <w:rsid w:val="008A44EA"/>
    <w:rsid w:val="008A516D"/>
    <w:rsid w:val="008A7E5B"/>
    <w:rsid w:val="008B108D"/>
    <w:rsid w:val="008B6649"/>
    <w:rsid w:val="008B7582"/>
    <w:rsid w:val="008C6BC7"/>
    <w:rsid w:val="008D37EB"/>
    <w:rsid w:val="008E2E43"/>
    <w:rsid w:val="008E5B68"/>
    <w:rsid w:val="008F417E"/>
    <w:rsid w:val="00901B6E"/>
    <w:rsid w:val="009073E5"/>
    <w:rsid w:val="00913009"/>
    <w:rsid w:val="009148B0"/>
    <w:rsid w:val="00926960"/>
    <w:rsid w:val="009300AA"/>
    <w:rsid w:val="00933678"/>
    <w:rsid w:val="009352DA"/>
    <w:rsid w:val="00941058"/>
    <w:rsid w:val="0094106D"/>
    <w:rsid w:val="00943AA8"/>
    <w:rsid w:val="00946A12"/>
    <w:rsid w:val="009525C2"/>
    <w:rsid w:val="00952E21"/>
    <w:rsid w:val="009542CB"/>
    <w:rsid w:val="00961EC4"/>
    <w:rsid w:val="009627D5"/>
    <w:rsid w:val="009705F9"/>
    <w:rsid w:val="00984A37"/>
    <w:rsid w:val="009904A0"/>
    <w:rsid w:val="0099430B"/>
    <w:rsid w:val="00995E10"/>
    <w:rsid w:val="009B1F98"/>
    <w:rsid w:val="009B4E3B"/>
    <w:rsid w:val="009C1EBF"/>
    <w:rsid w:val="009C68F5"/>
    <w:rsid w:val="009D5EB4"/>
    <w:rsid w:val="009E095F"/>
    <w:rsid w:val="009E67BA"/>
    <w:rsid w:val="009F2CF6"/>
    <w:rsid w:val="009F6ED4"/>
    <w:rsid w:val="00A07B97"/>
    <w:rsid w:val="00A12244"/>
    <w:rsid w:val="00A40441"/>
    <w:rsid w:val="00A5674D"/>
    <w:rsid w:val="00A655E2"/>
    <w:rsid w:val="00A65A7A"/>
    <w:rsid w:val="00A70F9A"/>
    <w:rsid w:val="00A741CD"/>
    <w:rsid w:val="00A8338D"/>
    <w:rsid w:val="00A9244D"/>
    <w:rsid w:val="00A92AB4"/>
    <w:rsid w:val="00A95307"/>
    <w:rsid w:val="00AA07D4"/>
    <w:rsid w:val="00AA2D22"/>
    <w:rsid w:val="00AA5E20"/>
    <w:rsid w:val="00AB15E1"/>
    <w:rsid w:val="00AC568D"/>
    <w:rsid w:val="00AC61AC"/>
    <w:rsid w:val="00AD0531"/>
    <w:rsid w:val="00AE0CAB"/>
    <w:rsid w:val="00AE0D98"/>
    <w:rsid w:val="00AE41FA"/>
    <w:rsid w:val="00AF2E38"/>
    <w:rsid w:val="00B06565"/>
    <w:rsid w:val="00B15E21"/>
    <w:rsid w:val="00B16CB2"/>
    <w:rsid w:val="00B2614B"/>
    <w:rsid w:val="00B26A5B"/>
    <w:rsid w:val="00B30D29"/>
    <w:rsid w:val="00B314FD"/>
    <w:rsid w:val="00B33ACC"/>
    <w:rsid w:val="00B41BE5"/>
    <w:rsid w:val="00B42316"/>
    <w:rsid w:val="00B45079"/>
    <w:rsid w:val="00B62D7F"/>
    <w:rsid w:val="00B82B05"/>
    <w:rsid w:val="00B8433F"/>
    <w:rsid w:val="00B93165"/>
    <w:rsid w:val="00B963CB"/>
    <w:rsid w:val="00BA31A6"/>
    <w:rsid w:val="00BA4386"/>
    <w:rsid w:val="00BB0AD5"/>
    <w:rsid w:val="00BB72FF"/>
    <w:rsid w:val="00BC11CC"/>
    <w:rsid w:val="00BC2EA0"/>
    <w:rsid w:val="00BC4C4C"/>
    <w:rsid w:val="00BC4DFA"/>
    <w:rsid w:val="00BE376D"/>
    <w:rsid w:val="00BE49FA"/>
    <w:rsid w:val="00BF5EB9"/>
    <w:rsid w:val="00C04880"/>
    <w:rsid w:val="00C053DC"/>
    <w:rsid w:val="00C12D7B"/>
    <w:rsid w:val="00C22D1B"/>
    <w:rsid w:val="00C262DE"/>
    <w:rsid w:val="00C33E07"/>
    <w:rsid w:val="00C35802"/>
    <w:rsid w:val="00C409DA"/>
    <w:rsid w:val="00C40A6A"/>
    <w:rsid w:val="00C4691F"/>
    <w:rsid w:val="00C56196"/>
    <w:rsid w:val="00C579A1"/>
    <w:rsid w:val="00C57DA0"/>
    <w:rsid w:val="00C70207"/>
    <w:rsid w:val="00C81F1B"/>
    <w:rsid w:val="00C843FD"/>
    <w:rsid w:val="00C935C1"/>
    <w:rsid w:val="00CA04F3"/>
    <w:rsid w:val="00CA07E6"/>
    <w:rsid w:val="00CA32D4"/>
    <w:rsid w:val="00CA786D"/>
    <w:rsid w:val="00CB511D"/>
    <w:rsid w:val="00CB5ED3"/>
    <w:rsid w:val="00CB7990"/>
    <w:rsid w:val="00CD17FA"/>
    <w:rsid w:val="00CD5E51"/>
    <w:rsid w:val="00D016CB"/>
    <w:rsid w:val="00D04654"/>
    <w:rsid w:val="00D408CA"/>
    <w:rsid w:val="00D43A8D"/>
    <w:rsid w:val="00D54F2C"/>
    <w:rsid w:val="00D61E4F"/>
    <w:rsid w:val="00D66B3D"/>
    <w:rsid w:val="00D7087C"/>
    <w:rsid w:val="00D710A0"/>
    <w:rsid w:val="00D727A7"/>
    <w:rsid w:val="00D72C7F"/>
    <w:rsid w:val="00D76CC8"/>
    <w:rsid w:val="00D8312E"/>
    <w:rsid w:val="00D90A80"/>
    <w:rsid w:val="00D926B6"/>
    <w:rsid w:val="00D97A86"/>
    <w:rsid w:val="00DB0039"/>
    <w:rsid w:val="00DC2DD0"/>
    <w:rsid w:val="00DC666B"/>
    <w:rsid w:val="00DD4372"/>
    <w:rsid w:val="00DD4795"/>
    <w:rsid w:val="00DD6183"/>
    <w:rsid w:val="00DD7FD2"/>
    <w:rsid w:val="00DE26DB"/>
    <w:rsid w:val="00DE7DE5"/>
    <w:rsid w:val="00E07A3D"/>
    <w:rsid w:val="00E11FF4"/>
    <w:rsid w:val="00E12136"/>
    <w:rsid w:val="00E16F62"/>
    <w:rsid w:val="00E22D17"/>
    <w:rsid w:val="00E34891"/>
    <w:rsid w:val="00E42BBB"/>
    <w:rsid w:val="00E46970"/>
    <w:rsid w:val="00E64191"/>
    <w:rsid w:val="00E64A9E"/>
    <w:rsid w:val="00E67A26"/>
    <w:rsid w:val="00E7044B"/>
    <w:rsid w:val="00E711A1"/>
    <w:rsid w:val="00E8337D"/>
    <w:rsid w:val="00E87545"/>
    <w:rsid w:val="00E87562"/>
    <w:rsid w:val="00E948B0"/>
    <w:rsid w:val="00E963E9"/>
    <w:rsid w:val="00EB55B9"/>
    <w:rsid w:val="00EB7B05"/>
    <w:rsid w:val="00EC1D88"/>
    <w:rsid w:val="00EC5E6F"/>
    <w:rsid w:val="00ED3DD6"/>
    <w:rsid w:val="00ED51A0"/>
    <w:rsid w:val="00ED53A7"/>
    <w:rsid w:val="00EF290A"/>
    <w:rsid w:val="00EF2C33"/>
    <w:rsid w:val="00EF4D79"/>
    <w:rsid w:val="00F11683"/>
    <w:rsid w:val="00F16EBD"/>
    <w:rsid w:val="00F3181F"/>
    <w:rsid w:val="00F4186D"/>
    <w:rsid w:val="00F42544"/>
    <w:rsid w:val="00F46243"/>
    <w:rsid w:val="00F50314"/>
    <w:rsid w:val="00F50F39"/>
    <w:rsid w:val="00F549DA"/>
    <w:rsid w:val="00F71E7E"/>
    <w:rsid w:val="00F739FD"/>
    <w:rsid w:val="00F73BBE"/>
    <w:rsid w:val="00F751FB"/>
    <w:rsid w:val="00F827DE"/>
    <w:rsid w:val="00F84824"/>
    <w:rsid w:val="00F858A0"/>
    <w:rsid w:val="00FB010E"/>
    <w:rsid w:val="00FB4A83"/>
    <w:rsid w:val="00FB5579"/>
    <w:rsid w:val="00FB5A6E"/>
    <w:rsid w:val="00FB6DC3"/>
    <w:rsid w:val="00FC58B6"/>
    <w:rsid w:val="00FD523E"/>
    <w:rsid w:val="00FE007E"/>
    <w:rsid w:val="00FE4304"/>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spatial.github.io/rgee/"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5067/NV34YUIXLP9W" TargetMode="External"/><Relationship Id="rId7" Type="http://schemas.openxmlformats.org/officeDocument/2006/relationships/endnotes" Target="endnotes.xml"/><Relationship Id="rId12" Type="http://schemas.openxmlformats.org/officeDocument/2006/relationships/hyperlink" Target="https://earthengine.google.com/" TargetMode="External"/><Relationship Id="rId17" Type="http://schemas.openxmlformats.org/officeDocument/2006/relationships/image" Target="media/image4.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CRAN.R-project.org/package=lands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CRAN.R-project.org/package=zyp"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7</TotalTime>
  <Pages>15</Pages>
  <Words>10490</Words>
  <Characters>5979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337</cp:revision>
  <dcterms:created xsi:type="dcterms:W3CDTF">2021-09-08T17:41:00Z</dcterms:created>
  <dcterms:modified xsi:type="dcterms:W3CDTF">2021-12-02T15:18:00Z</dcterms:modified>
</cp:coreProperties>
</file>